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546CC77" w14:textId="77777777" w:rsidR="003E5772" w:rsidRPr="003E5772" w:rsidRDefault="003E5772" w:rsidP="003E5772">
      <w:pPr>
        <w:pStyle w:val="Heading2"/>
        <w:rPr>
          <w:rFonts w:cs="Times New Roman"/>
          <w:sz w:val="28"/>
          <w:szCs w:val="28"/>
          <w:lang w:val="en-US"/>
        </w:rPr>
      </w:pPr>
      <w:r w:rsidRPr="003E5772">
        <w:rPr>
          <w:rFonts w:cs="Times New Roman"/>
          <w:sz w:val="28"/>
          <w:szCs w:val="28"/>
          <w:lang w:val="en-US"/>
        </w:rPr>
        <w:t>Online supplementary material</w:t>
      </w:r>
    </w:p>
    <w:p w14:paraId="2DEC880F" w14:textId="77777777" w:rsidR="000C26EE" w:rsidRDefault="000C26EE"/>
    <w:p w14:paraId="75CA1781" w14:textId="5E3DFE4B" w:rsidR="003E5772" w:rsidRDefault="00705CDE" w:rsidP="000E4EC2">
      <w:pPr>
        <w:spacing w:after="0" w:line="360" w:lineRule="auto"/>
        <w:rPr>
          <w:rFonts w:cs="Times New Roman"/>
          <w:b/>
          <w:sz w:val="26"/>
          <w:szCs w:val="26"/>
        </w:rPr>
      </w:pPr>
      <w:r w:rsidRPr="00705CDE">
        <w:rPr>
          <w:rFonts w:cs="Times New Roman"/>
          <w:b/>
          <w:sz w:val="26"/>
          <w:szCs w:val="26"/>
        </w:rPr>
        <w:t>Metabolic effects associated with ICS in patients with COPD and comorbid type 2 diabetes: a historical matched cohort study</w:t>
      </w:r>
    </w:p>
    <w:p w14:paraId="0B517717" w14:textId="77777777" w:rsidR="00705CDE" w:rsidRPr="000E4EC2" w:rsidRDefault="00705CDE" w:rsidP="000E4EC2">
      <w:pPr>
        <w:spacing w:after="0" w:line="360" w:lineRule="auto"/>
        <w:rPr>
          <w:rFonts w:cs="Times New Roman"/>
          <w:b/>
          <w:sz w:val="26"/>
          <w:szCs w:val="26"/>
        </w:rPr>
      </w:pPr>
    </w:p>
    <w:p w14:paraId="2331C93B" w14:textId="3D00E7EC" w:rsidR="001D4BE5" w:rsidRPr="000E4EC2" w:rsidRDefault="000E4EC2" w:rsidP="000E4EC2">
      <w:pPr>
        <w:spacing w:line="360" w:lineRule="auto"/>
        <w:rPr>
          <w:sz w:val="26"/>
          <w:szCs w:val="26"/>
        </w:rPr>
      </w:pPr>
      <w:r w:rsidRPr="000E4EC2">
        <w:rPr>
          <w:rFonts w:cs="Times New Roman"/>
          <w:sz w:val="26"/>
          <w:szCs w:val="26"/>
        </w:rPr>
        <w:t xml:space="preserve">David B Price, Richard Russell, Rafael Mares, Anne Burden, Derek Skinner, Helga </w:t>
      </w:r>
      <w:proofErr w:type="spellStart"/>
      <w:r w:rsidRPr="000E4EC2">
        <w:rPr>
          <w:rFonts w:cs="Times New Roman"/>
          <w:sz w:val="26"/>
          <w:szCs w:val="26"/>
        </w:rPr>
        <w:t>Mikkelsen</w:t>
      </w:r>
      <w:proofErr w:type="spellEnd"/>
      <w:r w:rsidRPr="000E4EC2">
        <w:rPr>
          <w:rFonts w:cs="Times New Roman"/>
          <w:sz w:val="26"/>
          <w:szCs w:val="26"/>
        </w:rPr>
        <w:t>, Richard Brice, Niels</w:t>
      </w:r>
      <w:r w:rsidR="00F2150D">
        <w:rPr>
          <w:rFonts w:cs="Times New Roman"/>
          <w:sz w:val="26"/>
          <w:szCs w:val="26"/>
        </w:rPr>
        <w:t xml:space="preserve"> H</w:t>
      </w:r>
      <w:r w:rsidRPr="000E4EC2">
        <w:rPr>
          <w:rFonts w:cs="Times New Roman"/>
          <w:sz w:val="26"/>
          <w:szCs w:val="26"/>
        </w:rPr>
        <w:t xml:space="preserve"> Chavannes, </w:t>
      </w:r>
      <w:proofErr w:type="spellStart"/>
      <w:r w:rsidRPr="000E4EC2">
        <w:rPr>
          <w:rFonts w:cs="Times New Roman"/>
          <w:sz w:val="26"/>
          <w:szCs w:val="26"/>
        </w:rPr>
        <w:t>Janwillem</w:t>
      </w:r>
      <w:proofErr w:type="spellEnd"/>
      <w:r w:rsidRPr="000E4EC2">
        <w:rPr>
          <w:rFonts w:cs="Times New Roman"/>
          <w:sz w:val="26"/>
          <w:szCs w:val="26"/>
        </w:rPr>
        <w:t xml:space="preserve"> WH </w:t>
      </w:r>
      <w:proofErr w:type="spellStart"/>
      <w:r w:rsidRPr="000E4EC2">
        <w:rPr>
          <w:rFonts w:cs="Times New Roman"/>
          <w:sz w:val="26"/>
          <w:szCs w:val="26"/>
        </w:rPr>
        <w:t>Kocks</w:t>
      </w:r>
      <w:proofErr w:type="spellEnd"/>
      <w:r w:rsidRPr="000E4EC2">
        <w:rPr>
          <w:rFonts w:cs="Times New Roman"/>
          <w:sz w:val="26"/>
          <w:szCs w:val="26"/>
        </w:rPr>
        <w:t xml:space="preserve">, Jeffrey W Stephens, John </w:t>
      </w:r>
      <w:proofErr w:type="spellStart"/>
      <w:r w:rsidRPr="000E4EC2">
        <w:rPr>
          <w:rFonts w:cs="Times New Roman"/>
          <w:sz w:val="26"/>
          <w:szCs w:val="26"/>
        </w:rPr>
        <w:t>Haughney</w:t>
      </w:r>
      <w:proofErr w:type="spellEnd"/>
    </w:p>
    <w:p w14:paraId="480192D5" w14:textId="77777777" w:rsidR="001D4BE5" w:rsidRDefault="001D4BE5" w:rsidP="000E4EC2">
      <w:pPr>
        <w:spacing w:line="360" w:lineRule="auto"/>
      </w:pPr>
    </w:p>
    <w:p w14:paraId="7F6AD5C5" w14:textId="77777777" w:rsidR="001D4BE5" w:rsidRDefault="001D4BE5">
      <w:pPr>
        <w:spacing w:line="259" w:lineRule="auto"/>
      </w:pPr>
    </w:p>
    <w:p w14:paraId="4097EDBD" w14:textId="77777777" w:rsidR="001D4BE5" w:rsidRDefault="001D4BE5">
      <w:pPr>
        <w:spacing w:line="259" w:lineRule="auto"/>
      </w:pPr>
    </w:p>
    <w:p w14:paraId="1F883937" w14:textId="77777777" w:rsidR="001D4BE5" w:rsidRDefault="001D4BE5">
      <w:pPr>
        <w:spacing w:line="259" w:lineRule="auto"/>
      </w:pPr>
    </w:p>
    <w:p w14:paraId="4807A662" w14:textId="77777777" w:rsidR="001D4BE5" w:rsidRDefault="001D4BE5">
      <w:pPr>
        <w:spacing w:line="259" w:lineRule="auto"/>
      </w:pPr>
    </w:p>
    <w:p w14:paraId="6488C04D" w14:textId="77777777" w:rsidR="001D4BE5" w:rsidRDefault="001D4BE5">
      <w:pPr>
        <w:spacing w:line="259" w:lineRule="auto"/>
      </w:pPr>
    </w:p>
    <w:p w14:paraId="07CF0671" w14:textId="77777777" w:rsidR="00BF6C27" w:rsidRDefault="00BF6C27">
      <w:pPr>
        <w:spacing w:line="259" w:lineRule="auto"/>
        <w:rPr>
          <w:rFonts w:eastAsia="Calibri" w:cs="Calibri"/>
          <w:b/>
          <w:color w:val="000000"/>
          <w:sz w:val="26"/>
          <w:szCs w:val="20"/>
          <w:lang w:eastAsia="en-GB"/>
        </w:rPr>
      </w:pPr>
      <w:r>
        <w:br w:type="page"/>
      </w:r>
    </w:p>
    <w:p w14:paraId="0396278C" w14:textId="14AD1B9B" w:rsidR="003E5772" w:rsidRDefault="003E5772" w:rsidP="003E5772">
      <w:pPr>
        <w:pStyle w:val="Heading2"/>
      </w:pPr>
      <w:r>
        <w:lastRenderedPageBreak/>
        <w:t>Supplementary methods</w:t>
      </w:r>
    </w:p>
    <w:p w14:paraId="5008BD88" w14:textId="77777777" w:rsidR="00E0413D" w:rsidRPr="00E0413D" w:rsidRDefault="00E0413D" w:rsidP="00E0413D">
      <w:pPr>
        <w:rPr>
          <w:lang w:eastAsia="en-GB"/>
        </w:rPr>
      </w:pPr>
    </w:p>
    <w:p w14:paraId="6E5A9DE5" w14:textId="1B745875" w:rsidR="00E0413D" w:rsidRDefault="00E0413D" w:rsidP="00E0413D">
      <w:pPr>
        <w:pStyle w:val="Heading3"/>
      </w:pPr>
      <w:r>
        <w:t>Codes use to select patient population</w:t>
      </w:r>
    </w:p>
    <w:p w14:paraId="59724B0E" w14:textId="4A385C09" w:rsidR="00E0413D" w:rsidRPr="00E0413D" w:rsidRDefault="00E0413D" w:rsidP="00E0413D">
      <w:pPr>
        <w:rPr>
          <w:i/>
        </w:rPr>
      </w:pPr>
      <w:r w:rsidRPr="00E0413D">
        <w:rPr>
          <w:i/>
        </w:rPr>
        <w:t>COPD</w:t>
      </w:r>
      <w:r>
        <w:rPr>
          <w:i/>
        </w:rPr>
        <w:t xml:space="preserve"> included</w:t>
      </w:r>
    </w:p>
    <w:tbl>
      <w:tblPr>
        <w:tblW w:w="5840" w:type="dxa"/>
        <w:tblLook w:val="04A0" w:firstRow="1" w:lastRow="0" w:firstColumn="1" w:lastColumn="0" w:noHBand="0" w:noVBand="1"/>
      </w:tblPr>
      <w:tblGrid>
        <w:gridCol w:w="1880"/>
        <w:gridCol w:w="3960"/>
      </w:tblGrid>
      <w:tr w:rsidR="00E0413D" w:rsidRPr="00E0413D" w14:paraId="7B48E267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7231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Read Code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A4FE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Definition</w:t>
            </w:r>
          </w:p>
        </w:tc>
      </w:tr>
      <w:tr w:rsidR="00E0413D" w:rsidRPr="00E0413D" w14:paraId="098A623E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2892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.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52B4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obstructive pulmonary disease</w:t>
            </w:r>
          </w:p>
        </w:tc>
      </w:tr>
      <w:tr w:rsidR="00E0413D" w:rsidRPr="00E0413D" w14:paraId="15B36723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7AC6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.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CE67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obstructive airways disease</w:t>
            </w:r>
          </w:p>
        </w:tc>
      </w:tr>
      <w:tr w:rsidR="00E0413D" w:rsidRPr="00E0413D" w14:paraId="5E512D72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86AD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1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71AE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bronchitis</w:t>
            </w:r>
          </w:p>
        </w:tc>
      </w:tr>
      <w:tr w:rsidR="00E0413D" w:rsidRPr="00E0413D" w14:paraId="75523261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95A8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0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317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imple chronic bronchitis</w:t>
            </w:r>
          </w:p>
        </w:tc>
      </w:tr>
      <w:tr w:rsidR="00E0413D" w:rsidRPr="00E0413D" w14:paraId="14CB4499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39E2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76C8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catarrhal bronchitis</w:t>
            </w:r>
          </w:p>
        </w:tc>
      </w:tr>
      <w:tr w:rsidR="00E0413D" w:rsidRPr="00E0413D" w14:paraId="3AB8FEC3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354F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0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0124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mokers' cough</w:t>
            </w:r>
          </w:p>
        </w:tc>
      </w:tr>
      <w:tr w:rsidR="00E0413D" w:rsidRPr="00E0413D" w14:paraId="298474F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24CB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0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4F19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imple chronic bronchitis NOS</w:t>
            </w:r>
          </w:p>
        </w:tc>
      </w:tr>
      <w:tr w:rsidR="00E0413D" w:rsidRPr="00E0413D" w14:paraId="09D20510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8C68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1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61BB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Mucopurulent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.bronchitis</w:t>
            </w:r>
            <w:proofErr w:type="spellEnd"/>
            <w:proofErr w:type="gramEnd"/>
          </w:p>
        </w:tc>
      </w:tr>
      <w:tr w:rsidR="00E0413D" w:rsidRPr="00E0413D" w14:paraId="23628DFC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8F8A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1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8D1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rulent chronic bronchitis</w:t>
            </w:r>
          </w:p>
        </w:tc>
      </w:tr>
      <w:tr w:rsidR="00E0413D" w:rsidRPr="00E0413D" w14:paraId="7A79618C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DC5F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1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0E1F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Fetid chronic bronchitis</w:t>
            </w:r>
          </w:p>
        </w:tc>
      </w:tr>
      <w:tr w:rsidR="00E0413D" w:rsidRPr="00E0413D" w14:paraId="2BCDC60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0272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1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9ECC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Mucopurulen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.bronchit.NOS</w:t>
            </w:r>
            <w:proofErr w:type="spellEnd"/>
          </w:p>
        </w:tc>
      </w:tr>
      <w:tr w:rsidR="00E0413D" w:rsidRPr="00E0413D" w14:paraId="3B15625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26FF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EB29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uctive chronic bronchitis</w:t>
            </w:r>
          </w:p>
        </w:tc>
      </w:tr>
      <w:tr w:rsidR="00E0413D" w:rsidRPr="00E0413D" w14:paraId="63FEBEF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A21E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AE2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asthmatic bronchitis</w:t>
            </w:r>
          </w:p>
        </w:tc>
      </w:tr>
      <w:tr w:rsidR="00E0413D" w:rsidRPr="00E0413D" w14:paraId="776A6FDF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1E70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989D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wheezy bronchitis</w:t>
            </w:r>
          </w:p>
        </w:tc>
      </w:tr>
      <w:tr w:rsidR="00E0413D" w:rsidRPr="00E0413D" w14:paraId="280FCC0C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2ABA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F35C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Emphysematous bronchitis</w:t>
            </w:r>
          </w:p>
        </w:tc>
      </w:tr>
      <w:tr w:rsidR="00E0413D" w:rsidRPr="00E0413D" w14:paraId="2698787F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3A24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2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5674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cute exacerbation of COAD</w:t>
            </w:r>
          </w:p>
        </w:tc>
      </w:tr>
      <w:tr w:rsidR="00E0413D" w:rsidRPr="00E0413D" w14:paraId="3ED82559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373A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3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9C85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ronchiolitis obliterans</w:t>
            </w:r>
          </w:p>
        </w:tc>
      </w:tr>
      <w:tr w:rsidR="00E0413D" w:rsidRPr="00E0413D" w14:paraId="3295854F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D9C7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2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7CEC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Obstructive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.bronchitis</w:t>
            </w:r>
            <w:proofErr w:type="spellEnd"/>
            <w:proofErr w:type="gram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S</w:t>
            </w:r>
          </w:p>
        </w:tc>
      </w:tr>
      <w:tr w:rsidR="00E0413D" w:rsidRPr="00E0413D" w14:paraId="42E403A2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804B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3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8975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ixd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imp+mucopu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ronch</w:t>
            </w:r>
            <w:proofErr w:type="spellEnd"/>
          </w:p>
        </w:tc>
      </w:tr>
      <w:tr w:rsidR="00E0413D" w:rsidRPr="00E0413D" w14:paraId="71601DB9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C3BE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y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24BB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ther chronic bronchitis</w:t>
            </w:r>
          </w:p>
        </w:tc>
      </w:tr>
      <w:tr w:rsidR="00E0413D" w:rsidRPr="00E0413D" w14:paraId="1C1E22A2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1256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y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519D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Chronic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racheitis</w:t>
            </w:r>
            <w:proofErr w:type="spellEnd"/>
          </w:p>
        </w:tc>
      </w:tr>
      <w:tr w:rsidR="00E0413D" w:rsidRPr="00E0413D" w14:paraId="60F2676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3512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y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E319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Chronic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racheobronchitis</w:t>
            </w:r>
            <w:proofErr w:type="spellEnd"/>
          </w:p>
        </w:tc>
      </w:tr>
      <w:tr w:rsidR="00E0413D" w:rsidRPr="00E0413D" w14:paraId="234FBCB4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658B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y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69DC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ther chronic bronchitis NOS</w:t>
            </w:r>
          </w:p>
        </w:tc>
      </w:tr>
      <w:tr w:rsidR="00E0413D" w:rsidRPr="00E0413D" w14:paraId="7C5FF9BE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6FDF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1z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9A58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bronchitis NOS</w:t>
            </w:r>
          </w:p>
        </w:tc>
      </w:tr>
      <w:tr w:rsidR="00E0413D" w:rsidRPr="00E0413D" w14:paraId="23A1282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D5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2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0030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Emphysema</w:t>
            </w:r>
          </w:p>
        </w:tc>
      </w:tr>
      <w:tr w:rsidR="00E0413D" w:rsidRPr="00E0413D" w14:paraId="1943A24C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EC06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9086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bullous emphysema</w:t>
            </w:r>
          </w:p>
        </w:tc>
      </w:tr>
      <w:tr w:rsidR="00E0413D" w:rsidRPr="00E0413D" w14:paraId="379DFF03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5F96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DBC4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egmental bullous emphysema</w:t>
            </w:r>
          </w:p>
        </w:tc>
      </w:tr>
      <w:tr w:rsidR="00E0413D" w:rsidRPr="00E0413D" w14:paraId="642350FC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CE78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B5D9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Zonal bullous emphysema</w:t>
            </w:r>
          </w:p>
        </w:tc>
      </w:tr>
      <w:tr w:rsidR="00E0413D" w:rsidRPr="00E0413D" w14:paraId="6F1600B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6C49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2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1988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Giant bullous emphysema</w:t>
            </w:r>
          </w:p>
        </w:tc>
      </w:tr>
      <w:tr w:rsidR="00E0413D" w:rsidRPr="00E0413D" w14:paraId="0763F266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156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3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F7E0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ullous emphysema + collapse</w:t>
            </w:r>
          </w:p>
        </w:tc>
      </w:tr>
      <w:tr w:rsidR="00E0413D" w:rsidRPr="00E0413D" w14:paraId="4C944BC0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6EA9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3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1FA1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ension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neumatocoele</w:t>
            </w:r>
            <w:proofErr w:type="spellEnd"/>
          </w:p>
        </w:tc>
      </w:tr>
      <w:tr w:rsidR="00E0413D" w:rsidRPr="00E0413D" w14:paraId="1D1D5DF0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AE73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0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4A9A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bullous emphysema NOS</w:t>
            </w:r>
          </w:p>
        </w:tc>
      </w:tr>
      <w:tr w:rsidR="00E0413D" w:rsidRPr="00E0413D" w14:paraId="5B61493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73B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1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9F24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anlobula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emphysema</w:t>
            </w:r>
          </w:p>
        </w:tc>
      </w:tr>
      <w:tr w:rsidR="00E0413D" w:rsidRPr="00E0413D" w14:paraId="3D1F244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39E2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2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5F9D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entrilobula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emphysema</w:t>
            </w:r>
          </w:p>
        </w:tc>
      </w:tr>
      <w:tr w:rsidR="00E0413D" w:rsidRPr="00E0413D" w14:paraId="00AAD837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0340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7CD4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ther emphysema</w:t>
            </w:r>
          </w:p>
        </w:tc>
      </w:tr>
      <w:tr w:rsidR="00E0413D" w:rsidRPr="00E0413D" w14:paraId="0EB175F2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56B0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7DC7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cute vesicular emphysema</w:t>
            </w:r>
          </w:p>
        </w:tc>
      </w:tr>
      <w:tr w:rsidR="00E0413D" w:rsidRPr="00E0413D" w14:paraId="2F48E189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6834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lastRenderedPageBreak/>
              <w:t>H32y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6334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trophic (senile) emphysema</w:t>
            </w:r>
          </w:p>
        </w:tc>
      </w:tr>
      <w:tr w:rsidR="00E0413D" w:rsidRPr="00E0413D" w14:paraId="72A6BF04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122F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6D0D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cute interstitial emphysema</w:t>
            </w:r>
          </w:p>
        </w:tc>
      </w:tr>
      <w:tr w:rsidR="00E0413D" w:rsidRPr="00E0413D" w14:paraId="1418C3BF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AE06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2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FDB9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acLeod's unilateral emphysema</w:t>
            </w:r>
          </w:p>
        </w:tc>
      </w:tr>
      <w:tr w:rsidR="00E0413D" w:rsidRPr="00E0413D" w14:paraId="138D5FF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A393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21A7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ther emphysema NOS</w:t>
            </w:r>
          </w:p>
        </w:tc>
      </w:tr>
      <w:tr w:rsidR="00E0413D" w:rsidRPr="00E0413D" w14:paraId="286C966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7EE7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y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4DDC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awyer - Jones syndrome</w:t>
            </w:r>
          </w:p>
        </w:tc>
      </w:tr>
      <w:tr w:rsidR="00E0413D" w:rsidRPr="00E0413D" w14:paraId="1A0A94F8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38E7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2z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E48C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Emphysema NOS</w:t>
            </w:r>
          </w:p>
        </w:tc>
      </w:tr>
      <w:tr w:rsidR="00E0413D" w:rsidRPr="00E0413D" w14:paraId="61D7D55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1BB0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6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183B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Mild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sease</w:t>
            </w:r>
          </w:p>
        </w:tc>
      </w:tr>
      <w:tr w:rsidR="00E0413D" w:rsidRPr="00E0413D" w14:paraId="03929D5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FF86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7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8FE5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Mod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sease</w:t>
            </w:r>
          </w:p>
        </w:tc>
      </w:tr>
      <w:tr w:rsidR="00E0413D" w:rsidRPr="00E0413D" w14:paraId="0787C483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BA40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8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0263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ev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sease</w:t>
            </w:r>
          </w:p>
        </w:tc>
      </w:tr>
      <w:tr w:rsidR="00E0413D" w:rsidRPr="00E0413D" w14:paraId="6D64E36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A7A9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</w:t>
            </w:r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9..</w:t>
            </w:r>
            <w:proofErr w:type="gram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E5BC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Very severe COPD</w:t>
            </w:r>
          </w:p>
        </w:tc>
      </w:tr>
      <w:tr w:rsidR="00E0413D" w:rsidRPr="00E0413D" w14:paraId="29073501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499A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y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8184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Chronic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.airway</w:t>
            </w:r>
            <w:proofErr w:type="spellEnd"/>
            <w:proofErr w:type="gram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s.OS</w:t>
            </w:r>
            <w:proofErr w:type="spellEnd"/>
          </w:p>
        </w:tc>
      </w:tr>
      <w:tr w:rsidR="00E0413D" w:rsidRPr="00E0413D" w14:paraId="39C5D14A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9347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y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E8F8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OS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obstruc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s</w:t>
            </w:r>
          </w:p>
        </w:tc>
      </w:tr>
      <w:tr w:rsidR="00E0413D" w:rsidRPr="00E0413D" w14:paraId="0C057E18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ADF3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y0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2514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s+ac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res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f</w:t>
            </w:r>
            <w:proofErr w:type="spellEnd"/>
          </w:p>
        </w:tc>
      </w:tr>
      <w:tr w:rsidR="00E0413D" w:rsidRPr="00E0413D" w14:paraId="3FC2EFCF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31C0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y1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668E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s+ac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exac,unspc</w:t>
            </w:r>
            <w:proofErr w:type="spellEnd"/>
            <w:proofErr w:type="gramEnd"/>
          </w:p>
        </w:tc>
      </w:tr>
      <w:tr w:rsidR="00E0413D" w:rsidRPr="00E0413D" w14:paraId="04A0C20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6B12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z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67CD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Chronic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.airway</w:t>
            </w:r>
            <w:proofErr w:type="spellEnd"/>
            <w:proofErr w:type="gram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s.NOS</w:t>
            </w:r>
            <w:proofErr w:type="spellEnd"/>
          </w:p>
        </w:tc>
      </w:tr>
      <w:tr w:rsidR="00E0413D" w:rsidRPr="00E0413D" w14:paraId="41FEFD63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0C35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3z.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3967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ruc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pulmonary dis NOS</w:t>
            </w:r>
          </w:p>
        </w:tc>
      </w:tr>
      <w:tr w:rsidR="00E0413D" w:rsidRPr="00E0413D" w14:paraId="0A08672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B895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464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C32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 chemical emphysema</w:t>
            </w:r>
          </w:p>
        </w:tc>
      </w:tr>
      <w:tr w:rsidR="00E0413D" w:rsidRPr="00E0413D" w14:paraId="6549DD10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99DD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464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9A2D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Chemical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liter.bronchiolitis</w:t>
            </w:r>
            <w:proofErr w:type="spellEnd"/>
            <w:proofErr w:type="gramEnd"/>
          </w:p>
        </w:tc>
      </w:tr>
      <w:tr w:rsidR="00E0413D" w:rsidRPr="00E0413D" w14:paraId="0EAD13D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2946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582.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48C0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ensatory emphysema</w:t>
            </w:r>
          </w:p>
        </w:tc>
      </w:tr>
      <w:tr w:rsidR="00E0413D" w:rsidRPr="00E0413D" w14:paraId="673823E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E8EB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u3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524F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[X]Other emphysema</w:t>
            </w:r>
          </w:p>
        </w:tc>
      </w:tr>
      <w:tr w:rsidR="00E0413D" w:rsidRPr="00E0413D" w14:paraId="2AA78BCA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6E8C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u31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DF90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[X]O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pcf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s</w:t>
            </w:r>
          </w:p>
        </w:tc>
      </w:tr>
      <w:tr w:rsidR="00E0413D" w:rsidRPr="00E0413D" w14:paraId="272EF794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A7C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j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FDC3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Occupationa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bronchitis</w:t>
            </w:r>
          </w:p>
        </w:tc>
      </w:tr>
      <w:tr w:rsidR="00E0413D" w:rsidRPr="00E0413D" w14:paraId="7BFDC8C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CAFF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k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6C62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yssinosis grade 3</w:t>
            </w:r>
          </w:p>
        </w:tc>
      </w:tr>
      <w:tr w:rsidR="00E0413D" w:rsidRPr="00E0413D" w14:paraId="208BBEA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D1E2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m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A116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Drug-induced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bronchioli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lit</w:t>
            </w:r>
            <w:proofErr w:type="spellEnd"/>
          </w:p>
        </w:tc>
      </w:tr>
      <w:tr w:rsidR="00E0413D" w:rsidRPr="00E0413D" w14:paraId="2D3C439E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E7CD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n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7177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onary emphysema</w:t>
            </w:r>
          </w:p>
        </w:tc>
      </w:tr>
      <w:tr w:rsidR="00E0413D" w:rsidRPr="00E0413D" w14:paraId="29FE19C1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AC2E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o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36B0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ul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emphysema, alpha-1 P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ef</w:t>
            </w:r>
            <w:proofErr w:type="spellEnd"/>
          </w:p>
        </w:tc>
      </w:tr>
      <w:tr w:rsidR="00E0413D" w:rsidRPr="00E0413D" w14:paraId="33C56AD5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EC0A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p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1A1B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oxic emphysema</w:t>
            </w:r>
          </w:p>
        </w:tc>
      </w:tr>
      <w:tr w:rsidR="00E0413D" w:rsidRPr="00E0413D" w14:paraId="772A1CBB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02B3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q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5F16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ngenital lobar emphysema</w:t>
            </w:r>
          </w:p>
        </w:tc>
      </w:tr>
      <w:tr w:rsidR="00E0413D" w:rsidRPr="00E0413D" w14:paraId="6BBB0494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D33D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1r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B579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Scar emphysema</w:t>
            </w:r>
          </w:p>
        </w:tc>
      </w:tr>
      <w:tr w:rsidR="00E0413D" w:rsidRPr="00E0413D" w14:paraId="25F3A4DE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B96B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102z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4C3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Bronchiolitis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li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UIP</w:t>
            </w:r>
          </w:p>
        </w:tc>
      </w:tr>
      <w:tr w:rsidR="00E0413D" w:rsidRPr="00E0413D" w14:paraId="188DF447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89C6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E0ZN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43D3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ic: [bronchitis NOS] or++</w:t>
            </w:r>
          </w:p>
        </w:tc>
      </w:tr>
      <w:tr w:rsidR="00E0413D" w:rsidRPr="00E0413D" w14:paraId="4B9BE554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0F43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aIND</w:t>
            </w:r>
            <w:proofErr w:type="spell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623E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End stag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hro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bs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airway dis</w:t>
            </w:r>
          </w:p>
        </w:tc>
      </w:tr>
      <w:tr w:rsidR="00E0413D" w:rsidRPr="00E0413D" w14:paraId="5684AEAD" w14:textId="77777777" w:rsidTr="00E0413D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998E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XaIQg</w:t>
            </w:r>
            <w:proofErr w:type="spellEnd"/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B205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tersti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pulmonary emphysema</w:t>
            </w:r>
          </w:p>
        </w:tc>
      </w:tr>
    </w:tbl>
    <w:p w14:paraId="51B413C4" w14:textId="77777777" w:rsidR="00E0413D" w:rsidRPr="00E0413D" w:rsidRDefault="00E0413D" w:rsidP="00E0413D"/>
    <w:p w14:paraId="689AF997" w14:textId="362B0BA3" w:rsidR="00E0413D" w:rsidRDefault="00E0413D" w:rsidP="00E0413D">
      <w:pPr>
        <w:rPr>
          <w:i/>
        </w:rPr>
      </w:pPr>
      <w:r>
        <w:rPr>
          <w:i/>
        </w:rPr>
        <w:t>Type II diabetes included</w:t>
      </w:r>
    </w:p>
    <w:tbl>
      <w:tblPr>
        <w:tblW w:w="6160" w:type="dxa"/>
        <w:tblLook w:val="04A0" w:firstRow="1" w:lastRow="0" w:firstColumn="1" w:lastColumn="0" w:noHBand="0" w:noVBand="1"/>
      </w:tblPr>
      <w:tblGrid>
        <w:gridCol w:w="2040"/>
        <w:gridCol w:w="4120"/>
      </w:tblGrid>
      <w:tr w:rsidR="00E0413D" w:rsidRPr="00E0413D" w14:paraId="6AEE7FA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D7E5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Read Code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5B43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Definition</w:t>
            </w:r>
          </w:p>
        </w:tc>
      </w:tr>
      <w:tr w:rsidR="00E0413D" w:rsidRPr="00E0413D" w14:paraId="11955C4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54C2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6Ao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6ECC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etes type 2 review</w:t>
            </w:r>
          </w:p>
        </w:tc>
      </w:tr>
      <w:tr w:rsidR="00E0413D" w:rsidRPr="00E0413D" w14:paraId="0CC9CF6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1605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6A3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AAA7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etic on diet only</w:t>
            </w:r>
          </w:p>
        </w:tc>
      </w:tr>
      <w:tr w:rsidR="00E0413D" w:rsidRPr="00E0413D" w14:paraId="7B016B6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684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6A4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EFDF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etic on oral treatment</w:t>
            </w:r>
          </w:p>
        </w:tc>
      </w:tr>
      <w:tr w:rsidR="00E0413D" w:rsidRPr="00E0413D" w14:paraId="5174995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15E4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6AV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99A6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Diabetic on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in+or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treat</w:t>
            </w:r>
          </w:p>
        </w:tc>
      </w:tr>
      <w:tr w:rsidR="00E0413D" w:rsidRPr="00E0413D" w14:paraId="7253A0D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B67A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01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9C0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Non-insulin </w:t>
            </w:r>
            <w:proofErr w:type="spellStart"/>
            <w:proofErr w:type="gram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epend.diabet</w:t>
            </w:r>
            <w:proofErr w:type="gram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mell</w:t>
            </w:r>
            <w:proofErr w:type="spellEnd"/>
          </w:p>
        </w:tc>
      </w:tr>
      <w:tr w:rsidR="00E0413D" w:rsidRPr="00E0413D" w14:paraId="19B4A06D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F840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89B2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Non-insulin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epd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iabetes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  <w:tr w:rsidR="00E0413D" w:rsidRPr="00E0413D" w14:paraId="10E5FB4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B421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.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3A46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IDDM - 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</w:t>
            </w:r>
            <w:proofErr w:type="spellEnd"/>
          </w:p>
        </w:tc>
      </w:tr>
      <w:tr w:rsidR="00E0413D" w:rsidRPr="00E0413D" w14:paraId="21E03A5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584B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lastRenderedPageBreak/>
              <w:t>C109.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0797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2 diabetes mellitus</w:t>
            </w:r>
          </w:p>
        </w:tc>
      </w:tr>
      <w:tr w:rsidR="00E0413D" w:rsidRPr="00E0413D" w14:paraId="64F671D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B2EB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.13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B054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II diabetes mellitus</w:t>
            </w:r>
          </w:p>
        </w:tc>
      </w:tr>
      <w:tr w:rsidR="00E0413D" w:rsidRPr="00E0413D" w14:paraId="320C941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A71B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0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A4CA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ins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ren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12071EAA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9166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0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C8F0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na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</w:t>
            </w:r>
            <w:proofErr w:type="spellEnd"/>
          </w:p>
        </w:tc>
      </w:tr>
      <w:tr w:rsidR="00E0413D" w:rsidRPr="00E0413D" w14:paraId="7B12513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0188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0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ACD4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na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</w:t>
            </w:r>
            <w:proofErr w:type="spellEnd"/>
          </w:p>
        </w:tc>
      </w:tr>
      <w:tr w:rsidR="00E0413D" w:rsidRPr="00E0413D" w14:paraId="392541C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2BA2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1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CE1F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ins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ophth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4EC2102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95DF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1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68B1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phth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38E2497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351A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1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F920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phth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0099FE9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9778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2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A73D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ins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neuro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6F7DA4F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9467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2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0377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0825C1B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E853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2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8DDE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2047A20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027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3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97FC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ins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multi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20F83D4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FAAE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3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B466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ult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744C55D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3833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3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CC3B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ult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11A2E27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6BC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4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3034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epen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ulcer</w:t>
            </w:r>
            <w:proofErr w:type="spellEnd"/>
          </w:p>
        </w:tc>
      </w:tr>
      <w:tr w:rsidR="00E0413D" w:rsidRPr="00E0413D" w14:paraId="69016A1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5BC6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4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898F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ulcer</w:t>
            </w:r>
          </w:p>
        </w:tc>
      </w:tr>
      <w:tr w:rsidR="00E0413D" w:rsidRPr="00E0413D" w14:paraId="63A41C3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FC1D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4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BDB2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ulcer</w:t>
            </w:r>
          </w:p>
        </w:tc>
      </w:tr>
      <w:tr w:rsidR="00E0413D" w:rsidRPr="00E0413D" w14:paraId="20502BD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C811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5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03D6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Non-insulin 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gang</w:t>
            </w:r>
            <w:proofErr w:type="spellEnd"/>
          </w:p>
        </w:tc>
      </w:tr>
      <w:tr w:rsidR="00E0413D" w:rsidRPr="00E0413D" w14:paraId="7932884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E193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5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A2B7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gangrene</w:t>
            </w:r>
          </w:p>
        </w:tc>
      </w:tr>
      <w:tr w:rsidR="00E0413D" w:rsidRPr="00E0413D" w14:paraId="349F1F5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355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5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C882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gangrene</w:t>
            </w:r>
          </w:p>
        </w:tc>
      </w:tr>
      <w:tr w:rsidR="00E0413D" w:rsidRPr="00E0413D" w14:paraId="3DAE2B2B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3612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6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295E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+retinop</w:t>
            </w:r>
            <w:proofErr w:type="spellEnd"/>
          </w:p>
        </w:tc>
      </w:tr>
      <w:tr w:rsidR="00E0413D" w:rsidRPr="00E0413D" w14:paraId="564AF39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ADF7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6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AF58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tinopathy</w:t>
            </w:r>
          </w:p>
        </w:tc>
      </w:tr>
      <w:tr w:rsidR="00E0413D" w:rsidRPr="00E0413D" w14:paraId="27114100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FF21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6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787C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tinopathy</w:t>
            </w:r>
          </w:p>
        </w:tc>
      </w:tr>
      <w:tr w:rsidR="00E0413D" w:rsidRPr="00E0413D" w14:paraId="6619D45A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7771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7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F876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-poor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ntr</w:t>
            </w:r>
            <w:proofErr w:type="spellEnd"/>
          </w:p>
        </w:tc>
      </w:tr>
      <w:tr w:rsidR="00E0413D" w:rsidRPr="00E0413D" w14:paraId="730FA6C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4766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7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F5B5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poor control</w:t>
            </w:r>
          </w:p>
        </w:tc>
      </w:tr>
      <w:tr w:rsidR="00E0413D" w:rsidRPr="00E0413D" w14:paraId="33C79B0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D93B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7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84CC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poor control</w:t>
            </w:r>
          </w:p>
        </w:tc>
      </w:tr>
      <w:tr w:rsidR="00E0413D" w:rsidRPr="00E0413D" w14:paraId="6F470D2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3693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9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8E8C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-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 comp</w:t>
            </w:r>
          </w:p>
        </w:tc>
      </w:tr>
      <w:tr w:rsidR="00E0413D" w:rsidRPr="00E0413D" w14:paraId="0EE133F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0A2D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9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37D0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ic</w:t>
            </w:r>
            <w:proofErr w:type="spellEnd"/>
          </w:p>
        </w:tc>
      </w:tr>
      <w:tr w:rsidR="00E0413D" w:rsidRPr="00E0413D" w14:paraId="32D9332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449B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9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C3B3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ic</w:t>
            </w:r>
            <w:proofErr w:type="spellEnd"/>
          </w:p>
        </w:tc>
      </w:tr>
      <w:tr w:rsidR="00E0413D" w:rsidRPr="00E0413D" w14:paraId="1672801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C4E8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A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CCE4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NIDDM with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ononeuropathy</w:t>
            </w:r>
            <w:proofErr w:type="spellEnd"/>
          </w:p>
        </w:tc>
      </w:tr>
      <w:tr w:rsidR="00E0413D" w:rsidRPr="00E0413D" w14:paraId="420B360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7D2D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A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01A3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ononeurop</w:t>
            </w:r>
            <w:proofErr w:type="spellEnd"/>
          </w:p>
        </w:tc>
      </w:tr>
      <w:tr w:rsidR="00E0413D" w:rsidRPr="00E0413D" w14:paraId="672BEEA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3A5C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A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B558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ononeurop</w:t>
            </w:r>
            <w:proofErr w:type="spellEnd"/>
          </w:p>
        </w:tc>
      </w:tr>
      <w:tr w:rsidR="00E0413D" w:rsidRPr="00E0413D" w14:paraId="793400B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F971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B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45B6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IDDM with polyneuropathy</w:t>
            </w:r>
          </w:p>
        </w:tc>
      </w:tr>
      <w:tr w:rsidR="00E0413D" w:rsidRPr="00E0413D" w14:paraId="1DAD8C7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8AE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B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D6D0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olyneurop</w:t>
            </w:r>
            <w:proofErr w:type="spellEnd"/>
          </w:p>
        </w:tc>
      </w:tr>
      <w:tr w:rsidR="00E0413D" w:rsidRPr="00E0413D" w14:paraId="074F50A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F3D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B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5483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olyneurop</w:t>
            </w:r>
            <w:proofErr w:type="spellEnd"/>
          </w:p>
        </w:tc>
      </w:tr>
      <w:tr w:rsidR="00E0413D" w:rsidRPr="00E0413D" w14:paraId="7F28837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5C9C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C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A5FC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IDDM with nephropathy</w:t>
            </w:r>
          </w:p>
        </w:tc>
      </w:tr>
      <w:tr w:rsidR="00E0413D" w:rsidRPr="00E0413D" w14:paraId="6BE4D69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8854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C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052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ephropathy</w:t>
            </w:r>
          </w:p>
        </w:tc>
      </w:tr>
      <w:tr w:rsidR="00E0413D" w:rsidRPr="00E0413D" w14:paraId="2DBE57F2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97EF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C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91D1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ephropathy</w:t>
            </w:r>
          </w:p>
        </w:tc>
      </w:tr>
      <w:tr w:rsidR="00E0413D" w:rsidRPr="00E0413D" w14:paraId="14D6278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0AF2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D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CA65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IDDM with hypoglycaemic coma</w:t>
            </w:r>
          </w:p>
        </w:tc>
      </w:tr>
      <w:tr w:rsidR="00E0413D" w:rsidRPr="00E0413D" w14:paraId="7A99E822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8452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D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1EFD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pogly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a</w:t>
            </w:r>
          </w:p>
        </w:tc>
      </w:tr>
      <w:tr w:rsidR="00E0413D" w:rsidRPr="00E0413D" w14:paraId="51BDB84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B5DE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D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F5DC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pogly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a</w:t>
            </w:r>
          </w:p>
        </w:tc>
      </w:tr>
      <w:tr w:rsidR="00E0413D" w:rsidRPr="00E0413D" w14:paraId="2081CB05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2F72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E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03C9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IDDM with diabetic cataract</w:t>
            </w:r>
          </w:p>
        </w:tc>
      </w:tr>
      <w:tr w:rsidR="00E0413D" w:rsidRPr="00E0413D" w14:paraId="5515F32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647F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E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2F38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arct</w:t>
            </w:r>
            <w:proofErr w:type="spellEnd"/>
          </w:p>
        </w:tc>
      </w:tr>
      <w:tr w:rsidR="00E0413D" w:rsidRPr="00E0413D" w14:paraId="0583206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E59A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E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2AC9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arct</w:t>
            </w:r>
            <w:proofErr w:type="spellEnd"/>
          </w:p>
        </w:tc>
      </w:tr>
      <w:tr w:rsidR="00E0413D" w:rsidRPr="00E0413D" w14:paraId="5EA2192A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ECE3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F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9A95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er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iop</w:t>
            </w:r>
            <w:proofErr w:type="spellEnd"/>
          </w:p>
        </w:tc>
      </w:tr>
      <w:tr w:rsidR="00E0413D" w:rsidRPr="00E0413D" w14:paraId="64CE05E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C40B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F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A975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er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iop</w:t>
            </w:r>
            <w:proofErr w:type="spellEnd"/>
          </w:p>
        </w:tc>
      </w:tr>
      <w:tr w:rsidR="00E0413D" w:rsidRPr="00E0413D" w14:paraId="5F9D19EA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477E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lastRenderedPageBreak/>
              <w:t>C109G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9D49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NIDDM with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opathy</w:t>
            </w:r>
            <w:proofErr w:type="spellEnd"/>
          </w:p>
        </w:tc>
      </w:tr>
      <w:tr w:rsidR="00E0413D" w:rsidRPr="00E0413D" w14:paraId="3000645B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8124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G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219B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opathy</w:t>
            </w:r>
            <w:proofErr w:type="spellEnd"/>
          </w:p>
        </w:tc>
      </w:tr>
      <w:tr w:rsidR="00E0413D" w:rsidRPr="00E0413D" w14:paraId="7B9977E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6D4B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G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B72A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opathy</w:t>
            </w:r>
            <w:proofErr w:type="spellEnd"/>
          </w:p>
        </w:tc>
      </w:tr>
      <w:tr w:rsidR="00E0413D" w:rsidRPr="00E0413D" w14:paraId="149A760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8FA6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H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C4C5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</w:t>
            </w:r>
            <w:proofErr w:type="spellEnd"/>
          </w:p>
        </w:tc>
      </w:tr>
      <w:tr w:rsidR="00E0413D" w:rsidRPr="00E0413D" w14:paraId="71BED42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F007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H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20D8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</w:t>
            </w:r>
            <w:proofErr w:type="spellEnd"/>
          </w:p>
        </w:tc>
      </w:tr>
      <w:tr w:rsidR="00E0413D" w:rsidRPr="00E0413D" w14:paraId="385F1670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CE42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J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8C6C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treated 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  <w:tr w:rsidR="00E0413D" w:rsidRPr="00E0413D" w14:paraId="368F6270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CA59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J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AA3E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Ins treat non-ins dep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</w:t>
            </w:r>
            <w:proofErr w:type="spellEnd"/>
          </w:p>
        </w:tc>
      </w:tr>
      <w:tr w:rsidR="00E0413D" w:rsidRPr="00E0413D" w14:paraId="663B7B9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0240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J1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2E30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treat 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  <w:tr w:rsidR="00E0413D" w:rsidRPr="00E0413D" w14:paraId="3CE9AB9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26FE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9K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CF04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peros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ke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sta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2 d m</w:t>
            </w:r>
          </w:p>
        </w:tc>
      </w:tr>
      <w:tr w:rsidR="00E0413D" w:rsidRPr="00E0413D" w14:paraId="34483583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82EE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.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CEBA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2 diabetes mellitus</w:t>
            </w:r>
          </w:p>
        </w:tc>
      </w:tr>
      <w:tr w:rsidR="00E0413D" w:rsidRPr="00E0413D" w14:paraId="491ED95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BB0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.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7FC1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II diabetes mellitus</w:t>
            </w:r>
          </w:p>
        </w:tc>
      </w:tr>
      <w:tr w:rsidR="00E0413D" w:rsidRPr="00E0413D" w14:paraId="175D379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3E5E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0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76A7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rena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</w:t>
            </w:r>
            <w:proofErr w:type="spellEnd"/>
          </w:p>
        </w:tc>
      </w:tr>
      <w:tr w:rsidR="00E0413D" w:rsidRPr="00E0413D" w14:paraId="3FB00785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B8C0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0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8BEE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nal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ompl</w:t>
            </w:r>
            <w:proofErr w:type="spellEnd"/>
          </w:p>
        </w:tc>
      </w:tr>
      <w:tr w:rsidR="00E0413D" w:rsidRPr="00E0413D" w14:paraId="615EE06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D593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1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4CCB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ophth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0A1E7C7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47BC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1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E6F3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ophtha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73F2863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973A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2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70E7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3A9F2AB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361B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2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887D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1E9FFCC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603B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3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8A85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ult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7DA5C89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16E4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3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1848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ult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p</w:t>
            </w:r>
          </w:p>
        </w:tc>
      </w:tr>
      <w:tr w:rsidR="00E0413D" w:rsidRPr="00E0413D" w14:paraId="5DDD2A0A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D46B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4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F7A2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ulcer</w:t>
            </w:r>
          </w:p>
        </w:tc>
      </w:tr>
      <w:tr w:rsidR="00E0413D" w:rsidRPr="00E0413D" w14:paraId="0A1F81C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2AA9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4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7E88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ulcer</w:t>
            </w:r>
          </w:p>
        </w:tc>
      </w:tr>
      <w:tr w:rsidR="00E0413D" w:rsidRPr="00E0413D" w14:paraId="4C018B33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315E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5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DC0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gangrene</w:t>
            </w:r>
          </w:p>
        </w:tc>
      </w:tr>
      <w:tr w:rsidR="00E0413D" w:rsidRPr="00E0413D" w14:paraId="002746F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6062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5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621B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gangrene</w:t>
            </w:r>
          </w:p>
        </w:tc>
      </w:tr>
      <w:tr w:rsidR="00E0413D" w:rsidRPr="00E0413D" w14:paraId="3C257FB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A260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6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1D28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retinopathy</w:t>
            </w:r>
          </w:p>
        </w:tc>
      </w:tr>
      <w:tr w:rsidR="00E0413D" w:rsidRPr="00E0413D" w14:paraId="6B96AA2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296E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6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417E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retinopathy</w:t>
            </w:r>
          </w:p>
        </w:tc>
      </w:tr>
      <w:tr w:rsidR="00E0413D" w:rsidRPr="00E0413D" w14:paraId="54B3803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B5A5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7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574E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poor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ntrol</w:t>
            </w:r>
          </w:p>
        </w:tc>
      </w:tr>
      <w:tr w:rsidR="00E0413D" w:rsidRPr="00E0413D" w14:paraId="482710A0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A88D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7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03ED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poor control</w:t>
            </w:r>
          </w:p>
        </w:tc>
      </w:tr>
      <w:tr w:rsidR="00E0413D" w:rsidRPr="00E0413D" w14:paraId="7DC07521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59A2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9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77D5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out comp</w:t>
            </w:r>
          </w:p>
        </w:tc>
      </w:tr>
      <w:tr w:rsidR="00E0413D" w:rsidRPr="00E0413D" w14:paraId="5F7EC7C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A5CD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9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9571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out comp</w:t>
            </w:r>
          </w:p>
        </w:tc>
      </w:tr>
      <w:tr w:rsidR="00E0413D" w:rsidRPr="00E0413D" w14:paraId="58958A9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3D10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A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6ACF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ononeurop</w:t>
            </w:r>
            <w:proofErr w:type="spellEnd"/>
          </w:p>
        </w:tc>
      </w:tr>
      <w:tr w:rsidR="00E0413D" w:rsidRPr="00E0413D" w14:paraId="0B5A254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3ACF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A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145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ononeurop</w:t>
            </w:r>
            <w:proofErr w:type="spellEnd"/>
          </w:p>
        </w:tc>
      </w:tr>
      <w:tr w:rsidR="00E0413D" w:rsidRPr="00E0413D" w14:paraId="36A77FCD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DBE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B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314F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olyneurop</w:t>
            </w:r>
            <w:proofErr w:type="spellEnd"/>
          </w:p>
        </w:tc>
      </w:tr>
      <w:tr w:rsidR="00E0413D" w:rsidRPr="00E0413D" w14:paraId="746D8DAD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A6E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B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6A89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olyneurop</w:t>
            </w:r>
            <w:proofErr w:type="spellEnd"/>
          </w:p>
        </w:tc>
      </w:tr>
      <w:tr w:rsidR="00E0413D" w:rsidRPr="00E0413D" w14:paraId="625E620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11F3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C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7FE2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nephropathy</w:t>
            </w:r>
          </w:p>
        </w:tc>
      </w:tr>
      <w:tr w:rsidR="00E0413D" w:rsidRPr="00E0413D" w14:paraId="6839F28D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39F6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C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70BB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ephropathy</w:t>
            </w:r>
          </w:p>
        </w:tc>
      </w:tr>
      <w:tr w:rsidR="00E0413D" w:rsidRPr="00E0413D" w14:paraId="613DFAFF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B0176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D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3D77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hypogly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a</w:t>
            </w:r>
          </w:p>
        </w:tc>
      </w:tr>
      <w:tr w:rsidR="00E0413D" w:rsidRPr="00E0413D" w14:paraId="50BED25C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2F1C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D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1999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pogly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a</w:t>
            </w:r>
          </w:p>
        </w:tc>
      </w:tr>
      <w:tr w:rsidR="00E0413D" w:rsidRPr="00E0413D" w14:paraId="265288D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8E15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E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9E993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arct</w:t>
            </w:r>
            <w:proofErr w:type="spellEnd"/>
          </w:p>
        </w:tc>
      </w:tr>
      <w:tr w:rsidR="00E0413D" w:rsidRPr="00E0413D" w14:paraId="0F3341E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965A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E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E33B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atarct</w:t>
            </w:r>
            <w:proofErr w:type="spellEnd"/>
          </w:p>
        </w:tc>
      </w:tr>
      <w:tr w:rsidR="00E0413D" w:rsidRPr="00E0413D" w14:paraId="7100C9B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44B3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F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6EA2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per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iop</w:t>
            </w:r>
            <w:proofErr w:type="spellEnd"/>
          </w:p>
        </w:tc>
      </w:tr>
      <w:tr w:rsidR="00E0413D" w:rsidRPr="00E0413D" w14:paraId="0C58857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6F6C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F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6EC6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eri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ngiop</w:t>
            </w:r>
            <w:proofErr w:type="spellEnd"/>
          </w:p>
        </w:tc>
      </w:tr>
      <w:tr w:rsidR="00E0413D" w:rsidRPr="00E0413D" w14:paraId="5072F0D2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4C95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G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E229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+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rthropathy</w:t>
            </w:r>
            <w:proofErr w:type="spellEnd"/>
          </w:p>
        </w:tc>
      </w:tr>
      <w:tr w:rsidR="00E0413D" w:rsidRPr="00E0413D" w14:paraId="57AB73F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D97EE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G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A780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+arthropathy</w:t>
            </w:r>
            <w:proofErr w:type="spellEnd"/>
          </w:p>
        </w:tc>
      </w:tr>
      <w:tr w:rsidR="00E0413D" w:rsidRPr="00E0413D" w14:paraId="7F99B753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CB93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H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BA30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p+arthr</w:t>
            </w:r>
            <w:proofErr w:type="spellEnd"/>
          </w:p>
        </w:tc>
      </w:tr>
      <w:tr w:rsidR="00E0413D" w:rsidRPr="00E0413D" w14:paraId="7EE7AA5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AFA6A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H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599B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neurop+arthr</w:t>
            </w:r>
            <w:proofErr w:type="spellEnd"/>
          </w:p>
        </w:tc>
      </w:tr>
      <w:tr w:rsidR="00E0413D" w:rsidRPr="00E0413D" w14:paraId="3DD2E81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EE54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J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EE9F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treated 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  <w:tr w:rsidR="00E0413D" w:rsidRPr="00E0413D" w14:paraId="6C8E5B33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EDD7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lastRenderedPageBreak/>
              <w:t>C10FJ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3555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Insul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treat Type II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iab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  <w:tr w:rsidR="00E0413D" w:rsidRPr="00E0413D" w14:paraId="642D3988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D96E2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K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2308C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Hyperos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non-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ke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sta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2 d m</w:t>
            </w:r>
          </w:p>
        </w:tc>
      </w:tr>
      <w:tr w:rsidR="00E0413D" w:rsidRPr="00E0413D" w14:paraId="40D9BCE2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50BF8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L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902B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d m + persis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proteinur</w:t>
            </w:r>
            <w:proofErr w:type="spellEnd"/>
          </w:p>
        </w:tc>
      </w:tr>
      <w:tr w:rsidR="00E0413D" w:rsidRPr="00E0413D" w14:paraId="5C41C0C0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00FE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L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FF187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II d m + persist protein</w:t>
            </w:r>
          </w:p>
        </w:tc>
      </w:tr>
      <w:tr w:rsidR="00E0413D" w:rsidRPr="00E0413D" w14:paraId="3E05088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C777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M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EC4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d m + persis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icroalb</w:t>
            </w:r>
            <w:proofErr w:type="spellEnd"/>
          </w:p>
        </w:tc>
      </w:tr>
      <w:tr w:rsidR="00E0413D" w:rsidRPr="00E0413D" w14:paraId="4992B6F4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6023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N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078A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Type 2 d m with ketoacidosis</w:t>
            </w:r>
          </w:p>
        </w:tc>
      </w:tr>
      <w:tr w:rsidR="00E0413D" w:rsidRPr="00E0413D" w14:paraId="183BA3E6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17F4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P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C184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d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+ketoacidotic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coma</w:t>
            </w:r>
          </w:p>
        </w:tc>
      </w:tr>
      <w:tr w:rsidR="00E0413D" w:rsidRPr="00E0413D" w14:paraId="16F97D63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B7510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Q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6BDBB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d m +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exudat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aculopath</w:t>
            </w:r>
            <w:proofErr w:type="spellEnd"/>
          </w:p>
        </w:tc>
      </w:tr>
      <w:tr w:rsidR="00E0413D" w:rsidRPr="00E0413D" w14:paraId="49C9F8B9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BF94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R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3EF5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dm</w:t>
            </w:r>
            <w:proofErr w:type="spellEnd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with gastroparesis</w:t>
            </w:r>
          </w:p>
        </w:tc>
      </w:tr>
      <w:tr w:rsidR="00E0413D" w:rsidRPr="00E0413D" w14:paraId="6F2A7C4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7A221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M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3AC6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2 d m + persis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icroalb</w:t>
            </w:r>
            <w:proofErr w:type="spellEnd"/>
          </w:p>
        </w:tc>
      </w:tr>
      <w:tr w:rsidR="00E0413D" w:rsidRPr="00E0413D" w14:paraId="4AC3E51E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FAAB4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M1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4AAA9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Type II d m + persist </w:t>
            </w:r>
            <w:proofErr w:type="spellStart"/>
            <w:r w:rsidRPr="00E0413D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icroalb</w:t>
            </w:r>
            <w:proofErr w:type="spellEnd"/>
          </w:p>
        </w:tc>
      </w:tr>
      <w:tr w:rsidR="00E0413D" w:rsidRPr="00E0413D" w14:paraId="201D7C67" w14:textId="77777777" w:rsidTr="00E0413D">
        <w:trPr>
          <w:trHeight w:val="300"/>
        </w:trPr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993ED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222222"/>
                <w:sz w:val="22"/>
                <w:lang w:eastAsia="en-GB"/>
              </w:rPr>
              <w:t>ZC2CA00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CD7BF" w14:textId="77777777" w:rsidR="00E0413D" w:rsidRPr="00E0413D" w:rsidRDefault="00E0413D" w:rsidP="00E0413D">
            <w:pPr>
              <w:spacing w:after="0" w:line="240" w:lineRule="auto"/>
              <w:rPr>
                <w:rFonts w:ascii="Arial" w:eastAsia="Times New Roman" w:hAnsi="Arial" w:cs="Arial"/>
                <w:color w:val="222222"/>
                <w:sz w:val="22"/>
                <w:lang w:eastAsia="en-GB"/>
              </w:rPr>
            </w:pPr>
            <w:r w:rsidRPr="00E0413D">
              <w:rPr>
                <w:rFonts w:ascii="Arial" w:eastAsia="Times New Roman" w:hAnsi="Arial" w:cs="Arial"/>
                <w:color w:val="222222"/>
                <w:sz w:val="22"/>
                <w:lang w:eastAsia="en-GB"/>
              </w:rPr>
              <w:t>Dietary advice for type II diabetes</w:t>
            </w:r>
          </w:p>
        </w:tc>
      </w:tr>
    </w:tbl>
    <w:p w14:paraId="2C6A3472" w14:textId="77777777" w:rsidR="00E0413D" w:rsidRPr="00E0413D" w:rsidRDefault="00E0413D" w:rsidP="00E0413D">
      <w:pPr>
        <w:rPr>
          <w:i/>
        </w:rPr>
      </w:pPr>
    </w:p>
    <w:p w14:paraId="707F7DA0" w14:textId="77777777" w:rsidR="00735D81" w:rsidRDefault="00735D81" w:rsidP="00735D81">
      <w:pPr>
        <w:rPr>
          <w:i/>
        </w:rPr>
      </w:pPr>
      <w:r>
        <w:rPr>
          <w:i/>
        </w:rPr>
        <w:t>Type II diabetes included</w:t>
      </w:r>
    </w:p>
    <w:tbl>
      <w:tblPr>
        <w:tblW w:w="6096" w:type="dxa"/>
        <w:tblLook w:val="04A0" w:firstRow="1" w:lastRow="0" w:firstColumn="1" w:lastColumn="0" w:noHBand="0" w:noVBand="1"/>
      </w:tblPr>
      <w:tblGrid>
        <w:gridCol w:w="2127"/>
        <w:gridCol w:w="3969"/>
      </w:tblGrid>
      <w:tr w:rsidR="00735D81" w:rsidRPr="00735D81" w14:paraId="250317B3" w14:textId="77777777" w:rsidTr="00662AFA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BC3B8" w14:textId="77777777" w:rsidR="00735D81" w:rsidRPr="00735D81" w:rsidRDefault="00735D81" w:rsidP="00735D8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735D81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Read Code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05C55" w14:textId="77777777" w:rsidR="00735D81" w:rsidRPr="00735D81" w:rsidRDefault="00735D81" w:rsidP="00735D8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</w:pPr>
            <w:r w:rsidRPr="00735D81">
              <w:rPr>
                <w:rFonts w:ascii="Arial" w:eastAsia="Times New Roman" w:hAnsi="Arial" w:cs="Arial"/>
                <w:b/>
                <w:bCs/>
                <w:sz w:val="22"/>
                <w:lang w:eastAsia="en-GB"/>
              </w:rPr>
              <w:t>Definition</w:t>
            </w:r>
          </w:p>
        </w:tc>
      </w:tr>
      <w:tr w:rsidR="00735D81" w:rsidRPr="00735D81" w14:paraId="627BC1F8" w14:textId="77777777" w:rsidTr="00662AFA">
        <w:trPr>
          <w:trHeight w:val="30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FA4F" w14:textId="77777777" w:rsidR="00735D81" w:rsidRPr="00735D81" w:rsidRDefault="00735D81" w:rsidP="00735D8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735D81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C10FS00</w:t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F58BA" w14:textId="77777777" w:rsidR="00735D81" w:rsidRPr="00735D81" w:rsidRDefault="00735D81" w:rsidP="00735D8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proofErr w:type="spellStart"/>
            <w:r w:rsidRPr="00735D81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atern</w:t>
            </w:r>
            <w:proofErr w:type="spellEnd"/>
            <w:r w:rsidRPr="00735D81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 xml:space="preserve"> inherited diabetes </w:t>
            </w:r>
            <w:proofErr w:type="spellStart"/>
            <w:r w:rsidRPr="00735D81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mell</w:t>
            </w:r>
            <w:proofErr w:type="spellEnd"/>
          </w:p>
        </w:tc>
      </w:tr>
    </w:tbl>
    <w:p w14:paraId="6181B38D" w14:textId="77777777" w:rsidR="00E0413D" w:rsidRPr="00E0413D" w:rsidRDefault="00E0413D" w:rsidP="00E0413D">
      <w:pPr>
        <w:rPr>
          <w:lang w:eastAsia="en-GB"/>
        </w:rPr>
      </w:pPr>
      <w:bookmarkStart w:id="0" w:name="_GoBack"/>
      <w:bookmarkEnd w:id="0"/>
    </w:p>
    <w:p w14:paraId="04BC9B7A" w14:textId="77777777" w:rsidR="009E7848" w:rsidRPr="009E7848" w:rsidRDefault="009E7848" w:rsidP="009E7848"/>
    <w:p w14:paraId="77440A45" w14:textId="17BFA5D1" w:rsidR="003E5772" w:rsidRPr="009E7848" w:rsidRDefault="009E7848" w:rsidP="009E7848">
      <w:pPr>
        <w:pStyle w:val="Heading3"/>
      </w:pPr>
      <w:r w:rsidRPr="009E7848">
        <w:t>Measures of COPD severity</w:t>
      </w:r>
    </w:p>
    <w:p w14:paraId="2BF9B930" w14:textId="6291C9D6" w:rsidR="009E7848" w:rsidRDefault="002A7ACC" w:rsidP="00B81886">
      <w:r>
        <w:t>Chronic obstructive pulmonary disease (</w:t>
      </w:r>
      <w:r w:rsidR="009E7848">
        <w:t>COPD</w:t>
      </w:r>
      <w:r>
        <w:t>)</w:t>
      </w:r>
      <w:r w:rsidR="009E7848">
        <w:t xml:space="preserve"> severity was assessed during the baseline period using the forced </w:t>
      </w:r>
      <w:r w:rsidR="00973AF6">
        <w:t xml:space="preserve">expiratory volume </w:t>
      </w:r>
      <w:r w:rsidR="00EB0F00">
        <w:t xml:space="preserve">in 1 second </w:t>
      </w:r>
      <w:r w:rsidR="00973AF6">
        <w:t>(FEV</w:t>
      </w:r>
      <w:r w:rsidR="00973AF6">
        <w:rPr>
          <w:vertAlign w:val="subscript"/>
        </w:rPr>
        <w:t>1</w:t>
      </w:r>
      <w:r w:rsidR="00973AF6">
        <w:t>)</w:t>
      </w:r>
      <w:r w:rsidR="00E00EB6">
        <w:t xml:space="preserve"> and the modified </w:t>
      </w:r>
      <w:r w:rsidR="0090308D">
        <w:t>Medical Research Council (</w:t>
      </w:r>
      <w:proofErr w:type="spellStart"/>
      <w:r w:rsidR="0090308D">
        <w:t>mMRC</w:t>
      </w:r>
      <w:proofErr w:type="spellEnd"/>
      <w:r w:rsidR="0090308D">
        <w:t>) score</w:t>
      </w:r>
      <w:r w:rsidR="00705CDE">
        <w:t xml:space="preserve"> </w:t>
      </w:r>
      <w:r w:rsidR="00E00EB6">
        <w:t>closest to the index date. FEV</w:t>
      </w:r>
      <w:r w:rsidR="00E00EB6">
        <w:rPr>
          <w:vertAlign w:val="subscript"/>
        </w:rPr>
        <w:t>1</w:t>
      </w:r>
      <w:r w:rsidR="00E00EB6">
        <w:t xml:space="preserve"> was measured via spirometry and expressed </w:t>
      </w:r>
      <w:r w:rsidR="00EB0F00">
        <w:t xml:space="preserve">as a percentage of the predicted normal value. The </w:t>
      </w:r>
      <w:proofErr w:type="spellStart"/>
      <w:r w:rsidR="00EB0F00">
        <w:t>mMRC</w:t>
      </w:r>
      <w:proofErr w:type="spellEnd"/>
      <w:r w:rsidR="00EB0F00">
        <w:t xml:space="preserve"> score </w:t>
      </w:r>
      <w:r w:rsidR="00B81886">
        <w:t>assesses</w:t>
      </w:r>
      <w:r w:rsidR="00EB0F00">
        <w:t xml:space="preserve"> breathlessness, graded from 0 (lowest score) to 4 (</w:t>
      </w:r>
      <w:r w:rsidR="00B81886">
        <w:t>severe</w:t>
      </w:r>
      <w:r w:rsidR="00EB0F00">
        <w:t xml:space="preserve"> breathlessness)</w:t>
      </w:r>
      <w:r w:rsidR="00A31082">
        <w:t>.</w:t>
      </w:r>
      <w:r w:rsidR="0090308D">
        <w:fldChar w:fldCharType="begin"/>
      </w:r>
      <w:r w:rsidR="0090308D">
        <w:instrText xml:space="preserve"> ADDIN EN.CITE &lt;EndNote&gt;&lt;Cite&gt;&lt;Author&gt;Global Initiative for Chronic Obstructive Lung&lt;/Author&gt;&lt;Year&gt;2014&lt;/Year&gt;&lt;RecNum&gt;196&lt;/RecNum&gt;&lt;DisplayText&gt;&lt;style face="superscript"&gt;1&lt;/style&gt;&lt;/DisplayText&gt;&lt;record&gt;&lt;rec-number&gt;196&lt;/rec-number&gt;&lt;foreign-keys&gt;&lt;key app="EN" db-id="afd0pzwdcdetrle55zhvzp05sapzvwv0e2pe" timestamp="1439909834"&gt;196&lt;/key&gt;&lt;/foreign-keys&gt;&lt;ref-type name="Guideline"&gt;40&lt;/ref-type&gt;&lt;contributors&gt;&lt;authors&gt;&lt;author&gt;Global Initiative for Chronic Obstructive Lung, Disease (GOLD)&lt;/author&gt;&lt;/authors&gt;&lt;/contributors&gt;&lt;titles&gt;&lt;title&gt;Global strategy for the diagnosis, management and preention of chronic obstructive pulmonary disease (updated 2014)&lt;/title&gt;&lt;/titles&gt;&lt;pages&gt;102&lt;/pages&gt;&lt;dates&gt;&lt;year&gt;2014&lt;/year&gt;&lt;/dates&gt;&lt;publisher&gt;Global Initiative for Chronic Obstructive Lung Disease, Inc.&lt;/publisher&gt;&lt;urls&gt;&lt;/urls&gt;&lt;/record&gt;&lt;/Cite&gt;&lt;/EndNote&gt;</w:instrText>
      </w:r>
      <w:r w:rsidR="0090308D">
        <w:fldChar w:fldCharType="separate"/>
      </w:r>
      <w:r w:rsidR="0090308D" w:rsidRPr="0090308D">
        <w:rPr>
          <w:noProof/>
          <w:vertAlign w:val="superscript"/>
        </w:rPr>
        <w:t>1</w:t>
      </w:r>
      <w:r w:rsidR="0090308D">
        <w:fldChar w:fldCharType="end"/>
      </w:r>
      <w:r w:rsidR="00EB0F00">
        <w:t xml:space="preserve">  </w:t>
      </w:r>
      <w:r w:rsidR="003E5772">
        <w:t>Patients were</w:t>
      </w:r>
      <w:r w:rsidR="00B81886">
        <w:t xml:space="preserve"> then</w:t>
      </w:r>
      <w:r w:rsidR="003E5772">
        <w:t xml:space="preserve"> divided into groups A</w:t>
      </w:r>
      <w:r w:rsidR="00A31082">
        <w:t>–</w:t>
      </w:r>
      <w:r w:rsidR="003E5772">
        <w:t>D according to the symptom and exacerbation risk management model of the</w:t>
      </w:r>
      <w:r w:rsidR="003E5772" w:rsidRPr="003E5772">
        <w:t xml:space="preserve"> </w:t>
      </w:r>
      <w:r w:rsidR="003E5772">
        <w:t>Global Initiative for Chronic Obstructive Pulmonary Disease (GOLD), 2014.</w:t>
      </w:r>
      <w:r w:rsidR="003E5772">
        <w:fldChar w:fldCharType="begin"/>
      </w:r>
      <w:r w:rsidR="00571386">
        <w:instrText xml:space="preserve"> ADDIN EN.CITE &lt;EndNote&gt;&lt;Cite&gt;&lt;Author&gt;Global Initiative for Chronic Obstructive Lung&lt;/Author&gt;&lt;Year&gt;2014&lt;/Year&gt;&lt;RecNum&gt;196&lt;/RecNum&gt;&lt;DisplayText&gt;&lt;style face="superscript"&gt;1&lt;/style&gt;&lt;/DisplayText&gt;&lt;record&gt;&lt;rec-number&gt;196&lt;/rec-number&gt;&lt;foreign-keys&gt;&lt;key app="EN" db-id="afd0pzwdcdetrle55zhvzp05sapzvwv0e2pe" timestamp="1439909834"&gt;196&lt;/key&gt;&lt;/foreign-keys&gt;&lt;ref-type name="Guideline"&gt;40&lt;/ref-type&gt;&lt;contributors&gt;&lt;authors&gt;&lt;author&gt;Global Initiative for Chronic Obstructive Lung, Disease (GOLD)&lt;/author&gt;&lt;/authors&gt;&lt;/contributors&gt;&lt;titles&gt;&lt;title&gt;Global strategy for the diagnosis, management and preention of chronic obstructive pulmonary disease (updated 2014)&lt;/title&gt;&lt;/titles&gt;&lt;pages&gt;102&lt;/pages&gt;&lt;dates&gt;&lt;year&gt;2014&lt;/year&gt;&lt;/dates&gt;&lt;publisher&gt;Global Initiative for Chronic Obstructive Lung Disease, Inc.&lt;/publisher&gt;&lt;urls&gt;&lt;/urls&gt;&lt;/record&gt;&lt;/Cite&gt;&lt;/EndNote&gt;</w:instrText>
      </w:r>
      <w:r w:rsidR="003E5772">
        <w:fldChar w:fldCharType="separate"/>
      </w:r>
      <w:r w:rsidR="00571386" w:rsidRPr="00571386">
        <w:rPr>
          <w:noProof/>
          <w:vertAlign w:val="superscript"/>
        </w:rPr>
        <w:t>1</w:t>
      </w:r>
      <w:r w:rsidR="003E5772">
        <w:fldChar w:fldCharType="end"/>
      </w:r>
      <w:r w:rsidR="003E5772">
        <w:t xml:space="preserve"> Allocation into GOLD groups</w:t>
      </w:r>
      <w:r w:rsidR="00CD2822">
        <w:t xml:space="preserve"> closest to the index date</w:t>
      </w:r>
      <w:r w:rsidR="003E5772">
        <w:t xml:space="preserve"> was carried out according to the following criteria:</w:t>
      </w:r>
    </w:p>
    <w:p w14:paraId="780C104C" w14:textId="42208E3E" w:rsidR="009E7848" w:rsidRDefault="009E7848" w:rsidP="003E5772">
      <w:r w:rsidRPr="009E7848">
        <w:rPr>
          <w:b/>
        </w:rPr>
        <w:t>Group A</w:t>
      </w:r>
      <w:r>
        <w:t xml:space="preserve"> (low risk, fewer symptoms)</w:t>
      </w:r>
    </w:p>
    <w:p w14:paraId="5F6D5305" w14:textId="4700614D" w:rsidR="009E7848" w:rsidRDefault="009E7848" w:rsidP="009E7848">
      <w:pPr>
        <w:pStyle w:val="ListParagraph"/>
        <w:numPr>
          <w:ilvl w:val="0"/>
          <w:numId w:val="2"/>
        </w:numPr>
      </w:pPr>
      <w:proofErr w:type="spellStart"/>
      <w:r>
        <w:t>mMRC</w:t>
      </w:r>
      <w:proofErr w:type="spellEnd"/>
      <w:r>
        <w:t xml:space="preserve"> score ≤1 AND</w:t>
      </w:r>
    </w:p>
    <w:p w14:paraId="72294A99" w14:textId="631F9B78" w:rsidR="009E7848" w:rsidRDefault="009E7848" w:rsidP="009E7848">
      <w:pPr>
        <w:pStyle w:val="ListParagraph"/>
        <w:numPr>
          <w:ilvl w:val="0"/>
          <w:numId w:val="2"/>
        </w:numPr>
      </w:pPr>
      <w:r>
        <w:lastRenderedPageBreak/>
        <w:t>FEV</w:t>
      </w:r>
      <w:r w:rsidRPr="009E7848">
        <w:rPr>
          <w:vertAlign w:val="subscript"/>
        </w:rPr>
        <w:t>1</w:t>
      </w:r>
      <w:r w:rsidR="002A7ACC">
        <w:t xml:space="preserve"> </w:t>
      </w:r>
      <w:r>
        <w:rPr>
          <w:rFonts w:cs="Times New Roman"/>
        </w:rPr>
        <w:t>≥</w:t>
      </w:r>
      <w:r>
        <w:t>50% AND/OR</w:t>
      </w:r>
    </w:p>
    <w:p w14:paraId="564430FE" w14:textId="57BF8E66" w:rsidR="009E7848" w:rsidRDefault="002A7ACC" w:rsidP="009E7848">
      <w:pPr>
        <w:pStyle w:val="ListParagraph"/>
        <w:numPr>
          <w:ilvl w:val="0"/>
          <w:numId w:val="2"/>
        </w:numPr>
      </w:pPr>
      <w:r>
        <w:t>≤</w:t>
      </w:r>
      <w:r w:rsidR="009E7848">
        <w:t>1 exacerbation per year with no hospitalisations for exacerbations</w:t>
      </w:r>
    </w:p>
    <w:p w14:paraId="01DA3A42" w14:textId="3A8E2AE3" w:rsidR="009E7848" w:rsidRDefault="009E7848" w:rsidP="003E5772">
      <w:r>
        <w:rPr>
          <w:b/>
        </w:rPr>
        <w:t>G</w:t>
      </w:r>
      <w:r w:rsidR="002A7ACC">
        <w:rPr>
          <w:b/>
        </w:rPr>
        <w:t>r</w:t>
      </w:r>
      <w:r>
        <w:rPr>
          <w:b/>
        </w:rPr>
        <w:t>oup B</w:t>
      </w:r>
      <w:r>
        <w:t xml:space="preserve"> (low risk, more symptoms)</w:t>
      </w:r>
    </w:p>
    <w:p w14:paraId="73B9A99B" w14:textId="3737A38D" w:rsidR="009E7848" w:rsidRDefault="002A7ACC" w:rsidP="009E7848">
      <w:pPr>
        <w:pStyle w:val="ListParagraph"/>
        <w:numPr>
          <w:ilvl w:val="0"/>
          <w:numId w:val="3"/>
        </w:numPr>
      </w:pPr>
      <w:proofErr w:type="spellStart"/>
      <w:r>
        <w:t>mMRC</w:t>
      </w:r>
      <w:proofErr w:type="spellEnd"/>
      <w:r>
        <w:t xml:space="preserve"> score ≥</w:t>
      </w:r>
      <w:r w:rsidR="009E7848">
        <w:t>2 AND</w:t>
      </w:r>
    </w:p>
    <w:p w14:paraId="0442D8CC" w14:textId="23DA4B1E" w:rsidR="009E7848" w:rsidRDefault="009E7848" w:rsidP="009E7848">
      <w:pPr>
        <w:pStyle w:val="ListParagraph"/>
        <w:numPr>
          <w:ilvl w:val="0"/>
          <w:numId w:val="3"/>
        </w:numPr>
      </w:pPr>
      <w:r>
        <w:t>FEV</w:t>
      </w:r>
      <w:r w:rsidRPr="009E7848">
        <w:rPr>
          <w:vertAlign w:val="subscript"/>
        </w:rPr>
        <w:t>1</w:t>
      </w:r>
      <w:r w:rsidR="002A7ACC">
        <w:t xml:space="preserve"> </w:t>
      </w:r>
      <w:r>
        <w:rPr>
          <w:rFonts w:cs="Times New Roman"/>
        </w:rPr>
        <w:t>≥</w:t>
      </w:r>
      <w:r>
        <w:t>50% AND/OR</w:t>
      </w:r>
    </w:p>
    <w:p w14:paraId="1B79E42C" w14:textId="38733280" w:rsidR="009E7848" w:rsidRPr="009E7848" w:rsidRDefault="002A7ACC" w:rsidP="009E7848">
      <w:pPr>
        <w:pStyle w:val="ListParagraph"/>
        <w:numPr>
          <w:ilvl w:val="0"/>
          <w:numId w:val="3"/>
        </w:numPr>
      </w:pPr>
      <w:r>
        <w:t>≤</w:t>
      </w:r>
      <w:r w:rsidR="009E7848">
        <w:t>1 exacerbation per year with no hospitalisations for exacerbations</w:t>
      </w:r>
    </w:p>
    <w:p w14:paraId="75FDBF74" w14:textId="0F4557CF" w:rsidR="009E7848" w:rsidRDefault="009E7848" w:rsidP="003E5772">
      <w:r>
        <w:rPr>
          <w:b/>
        </w:rPr>
        <w:t>Group C</w:t>
      </w:r>
      <w:r>
        <w:t xml:space="preserve"> (high risk, </w:t>
      </w:r>
      <w:r w:rsidR="009C7E59">
        <w:t xml:space="preserve">fewer </w:t>
      </w:r>
      <w:r>
        <w:t>symptoms)</w:t>
      </w:r>
    </w:p>
    <w:p w14:paraId="4DB55D82" w14:textId="71048203" w:rsidR="009E7848" w:rsidRDefault="009E7848" w:rsidP="009E7848">
      <w:pPr>
        <w:pStyle w:val="ListParagraph"/>
        <w:numPr>
          <w:ilvl w:val="0"/>
          <w:numId w:val="4"/>
        </w:numPr>
      </w:pPr>
      <w:proofErr w:type="spellStart"/>
      <w:r>
        <w:t>mMRC</w:t>
      </w:r>
      <w:proofErr w:type="spellEnd"/>
      <w:r>
        <w:t xml:space="preserve"> score </w:t>
      </w:r>
      <w:r>
        <w:rPr>
          <w:rFonts w:cs="Times New Roman"/>
        </w:rPr>
        <w:t>≤</w:t>
      </w:r>
      <w:r>
        <w:t>1 AND</w:t>
      </w:r>
    </w:p>
    <w:p w14:paraId="54602D19" w14:textId="615AE4C2" w:rsidR="009E7848" w:rsidRDefault="009E7848" w:rsidP="009E7848">
      <w:pPr>
        <w:pStyle w:val="ListParagraph"/>
        <w:numPr>
          <w:ilvl w:val="0"/>
          <w:numId w:val="4"/>
        </w:numPr>
      </w:pPr>
      <w:r>
        <w:t>FEV</w:t>
      </w:r>
      <w:r w:rsidRPr="009E7848">
        <w:rPr>
          <w:vertAlign w:val="subscript"/>
        </w:rPr>
        <w:t>1</w:t>
      </w:r>
      <w:r w:rsidR="002A7ACC">
        <w:t xml:space="preserve"> </w:t>
      </w:r>
      <w:r>
        <w:rPr>
          <w:rFonts w:cs="Times New Roman"/>
        </w:rPr>
        <w:t>&lt;</w:t>
      </w:r>
      <w:r>
        <w:t>50% AND/OR</w:t>
      </w:r>
    </w:p>
    <w:p w14:paraId="70406235" w14:textId="22256385" w:rsidR="009E7848" w:rsidRDefault="002A7ACC" w:rsidP="009E7848">
      <w:pPr>
        <w:pStyle w:val="ListParagraph"/>
        <w:numPr>
          <w:ilvl w:val="0"/>
          <w:numId w:val="4"/>
        </w:numPr>
      </w:pPr>
      <w:r>
        <w:t>≥2 exacerbations per year or ≥</w:t>
      </w:r>
      <w:r w:rsidR="009E7848">
        <w:t>1 hospitalisation for exacerbation</w:t>
      </w:r>
    </w:p>
    <w:p w14:paraId="5A1A53EA" w14:textId="39EB4E4A" w:rsidR="009E7848" w:rsidRDefault="009E7848" w:rsidP="009E7848">
      <w:r>
        <w:rPr>
          <w:b/>
        </w:rPr>
        <w:t xml:space="preserve">Group D </w:t>
      </w:r>
      <w:r>
        <w:t>(high risk, more symptoms)</w:t>
      </w:r>
    </w:p>
    <w:p w14:paraId="0ED83717" w14:textId="31C2582D" w:rsidR="009E7848" w:rsidRDefault="009E7848" w:rsidP="009E7848">
      <w:pPr>
        <w:pStyle w:val="ListParagraph"/>
        <w:numPr>
          <w:ilvl w:val="0"/>
          <w:numId w:val="5"/>
        </w:numPr>
      </w:pPr>
      <w:proofErr w:type="spellStart"/>
      <w:r>
        <w:t>mMRC</w:t>
      </w:r>
      <w:proofErr w:type="spellEnd"/>
      <w:r>
        <w:t xml:space="preserve"> score ≥2 AND</w:t>
      </w:r>
    </w:p>
    <w:p w14:paraId="1801D8F5" w14:textId="2533AC38" w:rsidR="009E7848" w:rsidRDefault="009E7848" w:rsidP="009E7848">
      <w:pPr>
        <w:pStyle w:val="ListParagraph"/>
        <w:numPr>
          <w:ilvl w:val="0"/>
          <w:numId w:val="5"/>
        </w:numPr>
      </w:pPr>
      <w:r>
        <w:t>FEV</w:t>
      </w:r>
      <w:r w:rsidRPr="009E7848">
        <w:rPr>
          <w:vertAlign w:val="subscript"/>
        </w:rPr>
        <w:t>1</w:t>
      </w:r>
      <w:r w:rsidR="002A7ACC">
        <w:t xml:space="preserve"> </w:t>
      </w:r>
      <w:r>
        <w:rPr>
          <w:rFonts w:cs="Times New Roman"/>
        </w:rPr>
        <w:t>&lt;</w:t>
      </w:r>
      <w:r>
        <w:t>50% AND/OR</w:t>
      </w:r>
    </w:p>
    <w:p w14:paraId="28BD0088" w14:textId="44AFC9FE" w:rsidR="003E5772" w:rsidRDefault="002A7ACC" w:rsidP="00B81886">
      <w:pPr>
        <w:pStyle w:val="ListParagraph"/>
        <w:numPr>
          <w:ilvl w:val="0"/>
          <w:numId w:val="5"/>
        </w:numPr>
      </w:pPr>
      <w:r>
        <w:t>≥2 exacerbations per year or ≥</w:t>
      </w:r>
      <w:r w:rsidR="009E7848">
        <w:t>1 hospitalisation for exacerbation</w:t>
      </w:r>
    </w:p>
    <w:p w14:paraId="28D9C40A" w14:textId="77777777" w:rsidR="003E5772" w:rsidRDefault="003E5772"/>
    <w:p w14:paraId="4B32A130" w14:textId="25D962FB" w:rsidR="00C245A9" w:rsidRPr="009E7848" w:rsidRDefault="008D35D6" w:rsidP="00C245A9">
      <w:pPr>
        <w:pStyle w:val="Heading3"/>
      </w:pPr>
      <w:r w:rsidRPr="00274E9A">
        <w:t xml:space="preserve">Potential confounders examined </w:t>
      </w:r>
    </w:p>
    <w:p w14:paraId="22EED4DF" w14:textId="77777777" w:rsidR="000228FA" w:rsidRPr="002E7336" w:rsidRDefault="000228FA" w:rsidP="000228FA">
      <w:pPr>
        <w:tabs>
          <w:tab w:val="left" w:pos="144"/>
          <w:tab w:val="left" w:pos="360"/>
        </w:tabs>
        <w:spacing w:after="0" w:line="360" w:lineRule="auto"/>
        <w:contextualSpacing/>
        <w:rPr>
          <w:rFonts w:cs="Times New Roman"/>
          <w:i/>
          <w:lang w:val="en-US"/>
        </w:rPr>
      </w:pPr>
      <w:r w:rsidRPr="00BB7C4A">
        <w:rPr>
          <w:rFonts w:cs="Times New Roman"/>
          <w:i/>
          <w:lang w:val="en-US"/>
        </w:rPr>
        <w:t>Demographic characteristics</w:t>
      </w:r>
      <w:r w:rsidRPr="002E7336">
        <w:rPr>
          <w:rFonts w:cs="Times New Roman"/>
          <w:b/>
          <w:i/>
          <w:lang w:val="en-US"/>
        </w:rPr>
        <w:t xml:space="preserve"> </w:t>
      </w:r>
      <w:r w:rsidRPr="002E7336">
        <w:rPr>
          <w:rFonts w:cs="Times New Roman"/>
          <w:b/>
          <w:lang w:val="en-US"/>
        </w:rPr>
        <w:t>(</w:t>
      </w:r>
      <w:r w:rsidRPr="002E7336">
        <w:rPr>
          <w:rFonts w:cs="Times New Roman"/>
          <w:lang w:val="en-US"/>
        </w:rPr>
        <w:t>at or closest to the index date)</w:t>
      </w:r>
    </w:p>
    <w:p w14:paraId="3F694002" w14:textId="77777777" w:rsidR="000228FA" w:rsidRPr="002E7336" w:rsidRDefault="000228FA" w:rsidP="000228FA">
      <w:pPr>
        <w:pStyle w:val="ListParagraph"/>
        <w:numPr>
          <w:ilvl w:val="0"/>
          <w:numId w:val="6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Age</w:t>
      </w:r>
    </w:p>
    <w:p w14:paraId="43C97421" w14:textId="77777777" w:rsidR="000228FA" w:rsidRPr="002E7336" w:rsidRDefault="000228FA" w:rsidP="000228FA">
      <w:pPr>
        <w:pStyle w:val="ListParagraph"/>
        <w:numPr>
          <w:ilvl w:val="0"/>
          <w:numId w:val="6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Sex</w:t>
      </w:r>
    </w:p>
    <w:p w14:paraId="2278E2F1" w14:textId="77777777" w:rsidR="000228FA" w:rsidRPr="002E7336" w:rsidRDefault="000228FA" w:rsidP="000228FA">
      <w:pPr>
        <w:pStyle w:val="ListParagraph"/>
        <w:numPr>
          <w:ilvl w:val="0"/>
          <w:numId w:val="6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Body mass index (BMI) </w:t>
      </w:r>
    </w:p>
    <w:p w14:paraId="12A6FFEF" w14:textId="77777777" w:rsidR="000228FA" w:rsidRPr="002E7336" w:rsidRDefault="000228FA" w:rsidP="000228FA">
      <w:pPr>
        <w:pStyle w:val="ListParagraph"/>
        <w:numPr>
          <w:ilvl w:val="0"/>
          <w:numId w:val="6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Smoking status </w:t>
      </w:r>
    </w:p>
    <w:p w14:paraId="2BB53922" w14:textId="77777777" w:rsidR="000228FA" w:rsidRPr="00BB7C4A" w:rsidRDefault="000228FA" w:rsidP="000228FA">
      <w:pPr>
        <w:tabs>
          <w:tab w:val="left" w:pos="144"/>
          <w:tab w:val="left" w:pos="360"/>
        </w:tabs>
        <w:spacing w:after="0" w:line="360" w:lineRule="auto"/>
        <w:contextualSpacing/>
        <w:rPr>
          <w:rFonts w:cs="Times New Roman"/>
        </w:rPr>
      </w:pPr>
      <w:r w:rsidRPr="00BB7C4A">
        <w:rPr>
          <w:rFonts w:cs="Times New Roman"/>
          <w:i/>
        </w:rPr>
        <w:t>Measures of COPD severity and COPD-related therapies</w:t>
      </w:r>
    </w:p>
    <w:p w14:paraId="625DA7DD" w14:textId="69ED93E3" w:rsidR="000228FA" w:rsidRPr="002E7336" w:rsidRDefault="000228FA" w:rsidP="000228FA">
      <w:pPr>
        <w:pStyle w:val="ListParagraph"/>
        <w:numPr>
          <w:ilvl w:val="0"/>
          <w:numId w:val="7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Lung function measurements (FEV</w:t>
      </w:r>
      <w:r w:rsidRPr="002E7336">
        <w:rPr>
          <w:rFonts w:cs="Times New Roman"/>
          <w:vertAlign w:val="subscript"/>
        </w:rPr>
        <w:t>1</w:t>
      </w:r>
      <w:r w:rsidRPr="002E7336">
        <w:rPr>
          <w:rFonts w:cs="Times New Roman"/>
        </w:rPr>
        <w:t xml:space="preserve">) </w:t>
      </w:r>
    </w:p>
    <w:p w14:paraId="3DFDB34F" w14:textId="77777777" w:rsidR="000228FA" w:rsidRPr="002E7336" w:rsidRDefault="000228FA" w:rsidP="000228FA">
      <w:pPr>
        <w:pStyle w:val="ListParagraph"/>
        <w:numPr>
          <w:ilvl w:val="0"/>
          <w:numId w:val="7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GOLD group classification† closest to the index date </w:t>
      </w:r>
    </w:p>
    <w:p w14:paraId="48D4B85D" w14:textId="77777777" w:rsidR="000228FA" w:rsidRPr="002E7336" w:rsidRDefault="000228FA" w:rsidP="000228FA">
      <w:pPr>
        <w:pStyle w:val="ListParagraph"/>
        <w:numPr>
          <w:ilvl w:val="0"/>
          <w:numId w:val="7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Moderate and severe COPD exacerbations within the baseline period‡</w:t>
      </w:r>
    </w:p>
    <w:p w14:paraId="23B19962" w14:textId="77777777" w:rsidR="000228FA" w:rsidRPr="002E7336" w:rsidRDefault="000228FA" w:rsidP="000228FA">
      <w:pPr>
        <w:pStyle w:val="ListParagraph"/>
        <w:numPr>
          <w:ilvl w:val="0"/>
          <w:numId w:val="7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lastRenderedPageBreak/>
        <w:t>COPD-related therapies prescribed within the year prior to index date§</w:t>
      </w:r>
    </w:p>
    <w:p w14:paraId="6F561705" w14:textId="77777777" w:rsidR="000228FA" w:rsidRPr="002E7336" w:rsidRDefault="000228FA" w:rsidP="000228FA">
      <w:pPr>
        <w:pStyle w:val="ListParagraph"/>
        <w:numPr>
          <w:ilvl w:val="0"/>
          <w:numId w:val="7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All acute oral corticosteroid courses prescribed in baseline period and prior to baseline HbA</w:t>
      </w:r>
      <w:r w:rsidRPr="002E7336">
        <w:rPr>
          <w:rFonts w:cs="Times New Roman"/>
          <w:vertAlign w:val="subscript"/>
        </w:rPr>
        <w:t>1c</w:t>
      </w:r>
    </w:p>
    <w:p w14:paraId="54BE1386" w14:textId="77777777" w:rsidR="000228FA" w:rsidRPr="002E7336" w:rsidRDefault="000228FA" w:rsidP="000228FA">
      <w:pPr>
        <w:tabs>
          <w:tab w:val="left" w:pos="144"/>
          <w:tab w:val="left" w:pos="360"/>
        </w:tabs>
        <w:spacing w:after="0" w:line="360" w:lineRule="auto"/>
        <w:contextualSpacing/>
        <w:rPr>
          <w:rFonts w:cs="Times New Roman"/>
        </w:rPr>
      </w:pPr>
      <w:r w:rsidRPr="00BB7C4A">
        <w:rPr>
          <w:rFonts w:cs="Times New Roman"/>
          <w:i/>
        </w:rPr>
        <w:t>Measures of diabetic control</w:t>
      </w:r>
      <w:r w:rsidRPr="002E7336">
        <w:rPr>
          <w:rFonts w:cs="Times New Roman"/>
          <w:b/>
          <w:i/>
        </w:rPr>
        <w:t xml:space="preserve"> </w:t>
      </w:r>
      <w:r w:rsidRPr="002E7336">
        <w:rPr>
          <w:rFonts w:cs="Times New Roman"/>
        </w:rPr>
        <w:t>(during baseline period)</w:t>
      </w:r>
    </w:p>
    <w:p w14:paraId="1AFFED80" w14:textId="77777777" w:rsidR="000228FA" w:rsidRPr="002E7336" w:rsidRDefault="000228FA" w:rsidP="000228FA">
      <w:pPr>
        <w:pStyle w:val="ListParagraph"/>
        <w:numPr>
          <w:ilvl w:val="0"/>
          <w:numId w:val="8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Duration of medication-treated diabetes </w:t>
      </w:r>
    </w:p>
    <w:p w14:paraId="6746F79A" w14:textId="3FB9E95A" w:rsidR="000228FA" w:rsidRPr="002E7336" w:rsidRDefault="002A7ACC" w:rsidP="000228FA">
      <w:pPr>
        <w:pStyle w:val="ListParagraph"/>
        <w:numPr>
          <w:ilvl w:val="0"/>
          <w:numId w:val="8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HbA</w:t>
      </w:r>
      <w:r w:rsidRPr="002E7336">
        <w:rPr>
          <w:rFonts w:cs="Times New Roman"/>
          <w:vertAlign w:val="subscript"/>
        </w:rPr>
        <w:t>1c</w:t>
      </w:r>
      <w:r w:rsidR="000228FA" w:rsidRPr="002E7336">
        <w:rPr>
          <w:rFonts w:cs="Times New Roman"/>
        </w:rPr>
        <w:t xml:space="preserve"> value prior to index date</w:t>
      </w:r>
    </w:p>
    <w:p w14:paraId="2895C050" w14:textId="77777777" w:rsidR="000228FA" w:rsidRPr="002E7336" w:rsidRDefault="000228FA" w:rsidP="000228FA">
      <w:pPr>
        <w:pStyle w:val="ListParagraph"/>
        <w:numPr>
          <w:ilvl w:val="0"/>
          <w:numId w:val="8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Antidiabetic medication and glucose strip prescriptions</w:t>
      </w:r>
    </w:p>
    <w:p w14:paraId="13FF9016" w14:textId="77777777" w:rsidR="000228FA" w:rsidRPr="002E7336" w:rsidRDefault="000228FA" w:rsidP="000228FA">
      <w:pPr>
        <w:pStyle w:val="ListParagraph"/>
        <w:numPr>
          <w:ilvl w:val="0"/>
          <w:numId w:val="8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Diabetes-related hospitalisations </w:t>
      </w:r>
    </w:p>
    <w:p w14:paraId="4E47595C" w14:textId="77777777" w:rsidR="000228FA" w:rsidRPr="00BB7C4A" w:rsidRDefault="000228FA" w:rsidP="000228FA">
      <w:pPr>
        <w:tabs>
          <w:tab w:val="left" w:pos="144"/>
          <w:tab w:val="left" w:pos="360"/>
        </w:tabs>
        <w:spacing w:after="0" w:line="360" w:lineRule="auto"/>
        <w:contextualSpacing/>
        <w:rPr>
          <w:rFonts w:cs="Times New Roman"/>
        </w:rPr>
      </w:pPr>
      <w:r w:rsidRPr="00BB7C4A">
        <w:rPr>
          <w:rFonts w:cs="Times New Roman"/>
          <w:i/>
        </w:rPr>
        <w:t>Comorbidities</w:t>
      </w:r>
    </w:p>
    <w:p w14:paraId="223BEF32" w14:textId="77777777" w:rsidR="000228FA" w:rsidRPr="002E7336" w:rsidRDefault="000228FA" w:rsidP="000228FA">
      <w:pPr>
        <w:pStyle w:val="ListParagraph"/>
        <w:numPr>
          <w:ilvl w:val="0"/>
          <w:numId w:val="9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Asthma</w:t>
      </w:r>
    </w:p>
    <w:p w14:paraId="705423A8" w14:textId="77777777" w:rsidR="000228FA" w:rsidRPr="002E7336" w:rsidRDefault="000228FA" w:rsidP="000228FA">
      <w:pPr>
        <w:pStyle w:val="ListParagraph"/>
        <w:numPr>
          <w:ilvl w:val="0"/>
          <w:numId w:val="9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Cardiovascular disease</w:t>
      </w:r>
    </w:p>
    <w:p w14:paraId="66E8E3B5" w14:textId="77777777" w:rsidR="000228FA" w:rsidRPr="002E7336" w:rsidRDefault="000228FA" w:rsidP="000228FA">
      <w:pPr>
        <w:pStyle w:val="ListParagraph"/>
        <w:numPr>
          <w:ilvl w:val="0"/>
          <w:numId w:val="9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 xml:space="preserve">Ischaemic heart disease </w:t>
      </w:r>
    </w:p>
    <w:p w14:paraId="51EEC412" w14:textId="77777777" w:rsidR="002E7336" w:rsidRDefault="000228FA" w:rsidP="000228FA">
      <w:pPr>
        <w:pStyle w:val="ListParagraph"/>
        <w:numPr>
          <w:ilvl w:val="0"/>
          <w:numId w:val="9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r w:rsidRPr="002E7336">
        <w:rPr>
          <w:rFonts w:cs="Times New Roman"/>
        </w:rPr>
        <w:t>Hypertension</w:t>
      </w:r>
    </w:p>
    <w:p w14:paraId="1E1E9661" w14:textId="4FE4BF07" w:rsidR="000228FA" w:rsidRDefault="000228FA" w:rsidP="000228FA">
      <w:pPr>
        <w:pStyle w:val="ListParagraph"/>
        <w:numPr>
          <w:ilvl w:val="0"/>
          <w:numId w:val="9"/>
        </w:numPr>
        <w:tabs>
          <w:tab w:val="left" w:pos="144"/>
          <w:tab w:val="left" w:pos="360"/>
        </w:tabs>
        <w:spacing w:after="0" w:line="360" w:lineRule="auto"/>
        <w:rPr>
          <w:rFonts w:cs="Times New Roman"/>
        </w:rPr>
      </w:pPr>
      <w:proofErr w:type="spellStart"/>
      <w:r w:rsidRPr="002E7336">
        <w:rPr>
          <w:rFonts w:cs="Times New Roman"/>
        </w:rPr>
        <w:t>Charlson</w:t>
      </w:r>
      <w:proofErr w:type="spellEnd"/>
      <w:r w:rsidRPr="002E7336">
        <w:rPr>
          <w:rFonts w:cs="Times New Roman"/>
        </w:rPr>
        <w:t xml:space="preserve"> Comorbidity Index score for the year prior to the index date</w:t>
      </w:r>
    </w:p>
    <w:p w14:paraId="3621F95A" w14:textId="5067CDC8" w:rsidR="00274E9A" w:rsidRPr="00274E9A" w:rsidRDefault="00274E9A" w:rsidP="00274E9A">
      <w:pPr>
        <w:spacing w:line="259" w:lineRule="auto"/>
        <w:rPr>
          <w:rFonts w:cs="Times New Roman"/>
        </w:rPr>
      </w:pPr>
      <w:r>
        <w:rPr>
          <w:rFonts w:cs="Times New Roman"/>
        </w:rPr>
        <w:br w:type="page"/>
      </w:r>
    </w:p>
    <w:p w14:paraId="01A5DC57" w14:textId="77777777" w:rsidR="002E7336" w:rsidRDefault="002E7336" w:rsidP="00D47267">
      <w:pPr>
        <w:pStyle w:val="Heading2"/>
        <w:spacing w:line="480" w:lineRule="auto"/>
      </w:pPr>
      <w:r>
        <w:lastRenderedPageBreak/>
        <w:t>References</w:t>
      </w:r>
    </w:p>
    <w:p w14:paraId="5B95BD32" w14:textId="06C79D87" w:rsidR="007E14EF" w:rsidRPr="007E14EF" w:rsidRDefault="002E7336" w:rsidP="00F1495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E14EF" w:rsidRPr="007E14EF">
        <w:t xml:space="preserve">1. </w:t>
      </w:r>
      <w:r w:rsidR="00F1495B" w:rsidRPr="0092229E">
        <w:t>Global Initiative</w:t>
      </w:r>
      <w:r w:rsidR="00F1495B">
        <w:t xml:space="preserve"> for Chronic Obstructive Lung Disease</w:t>
      </w:r>
      <w:r w:rsidR="00F1495B" w:rsidRPr="0092229E">
        <w:t>. Global strategy for the diagnosis, management and pre</w:t>
      </w:r>
      <w:r w:rsidR="00F1495B">
        <w:t>v</w:t>
      </w:r>
      <w:r w:rsidR="00F1495B" w:rsidRPr="0092229E">
        <w:t xml:space="preserve">ention of chronic obstructive pulmonary disease </w:t>
      </w:r>
      <w:r w:rsidR="00F1495B">
        <w:t xml:space="preserve">2015. </w:t>
      </w:r>
      <w:hyperlink r:id="rId8" w:history="1">
        <w:r w:rsidR="00F1495B" w:rsidRPr="00AF349E">
          <w:rPr>
            <w:rStyle w:val="Hyperlink"/>
          </w:rPr>
          <w:t>http://www.goldcopd.org/guidelines-global-strategy-for-diagnosis-management.html</w:t>
        </w:r>
      </w:hyperlink>
    </w:p>
    <w:p w14:paraId="4847619D" w14:textId="00EFAEF4" w:rsidR="007E14EF" w:rsidRPr="007E14EF" w:rsidRDefault="007E14EF" w:rsidP="007E14EF">
      <w:pPr>
        <w:pStyle w:val="EndNoteBibliography"/>
        <w:ind w:left="720" w:hanging="720"/>
      </w:pPr>
      <w:r w:rsidRPr="007E14EF">
        <w:t>2.</w:t>
      </w:r>
      <w:r w:rsidR="00805281" w:rsidRPr="00805281">
        <w:t xml:space="preserve"> </w:t>
      </w:r>
      <w:r w:rsidR="00805281" w:rsidRPr="00B371F1">
        <w:t>British Medical Association and NHS England. 2016/16 General Medical Services (GMS) contract Quality and Outcomes Framework (QOF). Guidance for GMS contract 2015/16. March 2015.</w:t>
      </w:r>
      <w:hyperlink r:id="rId9" w:history="1">
        <w:r w:rsidR="00805281" w:rsidRPr="00B371F1">
          <w:rPr>
            <w:rStyle w:val="Hyperlink"/>
          </w:rPr>
          <w:t xml:space="preserve"> http://bma.org.uk/support-at-work/contracts/gp-contracts-and-funding/independent-contractors/qof-guidance</w:t>
        </w:r>
      </w:hyperlink>
      <w:r w:rsidR="00805281">
        <w:t>.</w:t>
      </w:r>
    </w:p>
    <w:p w14:paraId="79A47E12" w14:textId="3FA74D02" w:rsidR="002E7336" w:rsidRDefault="002E7336" w:rsidP="00B57598">
      <w:pPr>
        <w:rPr>
          <w:b/>
          <w:lang w:eastAsia="en-GB"/>
        </w:rPr>
      </w:pPr>
      <w:r>
        <w:fldChar w:fldCharType="end"/>
      </w:r>
    </w:p>
    <w:sectPr w:rsidR="002E7336" w:rsidSect="00F1495B"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9C6197" w14:textId="77777777" w:rsidR="000C1A0D" w:rsidRDefault="000C1A0D" w:rsidP="00393CD5">
      <w:pPr>
        <w:spacing w:after="0" w:line="240" w:lineRule="auto"/>
      </w:pPr>
      <w:r>
        <w:separator/>
      </w:r>
    </w:p>
  </w:endnote>
  <w:endnote w:type="continuationSeparator" w:id="0">
    <w:p w14:paraId="131F6C4B" w14:textId="77777777" w:rsidR="000C1A0D" w:rsidRDefault="000C1A0D" w:rsidP="00393C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678329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BBD401" w14:textId="51F2BF06" w:rsidR="00735D81" w:rsidRDefault="00735D8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62AFA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57914F73" w14:textId="77777777" w:rsidR="00735D81" w:rsidRDefault="00735D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A87E700" w14:textId="77777777" w:rsidR="000C1A0D" w:rsidRDefault="000C1A0D" w:rsidP="00393CD5">
      <w:pPr>
        <w:spacing w:after="0" w:line="240" w:lineRule="auto"/>
      </w:pPr>
      <w:r>
        <w:separator/>
      </w:r>
    </w:p>
  </w:footnote>
  <w:footnote w:type="continuationSeparator" w:id="0">
    <w:p w14:paraId="66312D1C" w14:textId="77777777" w:rsidR="000C1A0D" w:rsidRDefault="000C1A0D" w:rsidP="00393CD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FB530A"/>
    <w:multiLevelType w:val="hybridMultilevel"/>
    <w:tmpl w:val="768AFA1C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B41A71"/>
    <w:multiLevelType w:val="hybridMultilevel"/>
    <w:tmpl w:val="13529502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8574B0"/>
    <w:multiLevelType w:val="multilevel"/>
    <w:tmpl w:val="868ACE6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07B1EF9"/>
    <w:multiLevelType w:val="hybridMultilevel"/>
    <w:tmpl w:val="B9DCAACA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C923FF"/>
    <w:multiLevelType w:val="hybridMultilevel"/>
    <w:tmpl w:val="442C9CEA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55820ED"/>
    <w:multiLevelType w:val="hybridMultilevel"/>
    <w:tmpl w:val="A5821B72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8467269"/>
    <w:multiLevelType w:val="hybridMultilevel"/>
    <w:tmpl w:val="118CA866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D10922"/>
    <w:multiLevelType w:val="hybridMultilevel"/>
    <w:tmpl w:val="03A8C5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BDA781A"/>
    <w:multiLevelType w:val="hybridMultilevel"/>
    <w:tmpl w:val="C54EDEA2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993401"/>
    <w:multiLevelType w:val="hybridMultilevel"/>
    <w:tmpl w:val="6FA6989C"/>
    <w:lvl w:ilvl="0" w:tplc="16B45C4A">
      <w:start w:val="1"/>
      <w:numFmt w:val="bullet"/>
      <w:lvlText w:val="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3"/>
  </w:num>
  <w:num w:numId="3">
    <w:abstractNumId w:val="8"/>
  </w:num>
  <w:num w:numId="4">
    <w:abstractNumId w:val="1"/>
  </w:num>
  <w:num w:numId="5">
    <w:abstractNumId w:val="9"/>
  </w:num>
  <w:num w:numId="6">
    <w:abstractNumId w:val="0"/>
  </w:num>
  <w:num w:numId="7">
    <w:abstractNumId w:val="4"/>
  </w:num>
  <w:num w:numId="8">
    <w:abstractNumId w:val="6"/>
  </w:num>
  <w:num w:numId="9">
    <w:abstractNumId w:val="5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d0pzwdcdetrle55zhvzp05sapzvwv0e2pe&quot;&gt;MedComms_shared&lt;record-ids&gt;&lt;item&gt;196&lt;/item&gt;&lt;item&gt;245&lt;/item&gt;&lt;/record-ids&gt;&lt;/item&gt;&lt;/Libraries&gt;"/>
  </w:docVars>
  <w:rsids>
    <w:rsidRoot w:val="00D9197D"/>
    <w:rsid w:val="000116FB"/>
    <w:rsid w:val="000228FA"/>
    <w:rsid w:val="0003308E"/>
    <w:rsid w:val="0003470E"/>
    <w:rsid w:val="0007024E"/>
    <w:rsid w:val="000C1A0D"/>
    <w:rsid w:val="000C26EE"/>
    <w:rsid w:val="000E4EC2"/>
    <w:rsid w:val="000F5D76"/>
    <w:rsid w:val="00100BEF"/>
    <w:rsid w:val="00110753"/>
    <w:rsid w:val="001606DC"/>
    <w:rsid w:val="00161D53"/>
    <w:rsid w:val="001734FA"/>
    <w:rsid w:val="00183891"/>
    <w:rsid w:val="0018404C"/>
    <w:rsid w:val="001941F8"/>
    <w:rsid w:val="001C2A3B"/>
    <w:rsid w:val="001D4BE5"/>
    <w:rsid w:val="00203BDC"/>
    <w:rsid w:val="00222641"/>
    <w:rsid w:val="0023066F"/>
    <w:rsid w:val="002311F9"/>
    <w:rsid w:val="00252D25"/>
    <w:rsid w:val="00274E9A"/>
    <w:rsid w:val="00297C13"/>
    <w:rsid w:val="002A7ACC"/>
    <w:rsid w:val="002B5DDB"/>
    <w:rsid w:val="002C2B6C"/>
    <w:rsid w:val="002E7336"/>
    <w:rsid w:val="003621A8"/>
    <w:rsid w:val="00390DAF"/>
    <w:rsid w:val="00393CD5"/>
    <w:rsid w:val="003C783F"/>
    <w:rsid w:val="003E5772"/>
    <w:rsid w:val="00464C3F"/>
    <w:rsid w:val="00483F3B"/>
    <w:rsid w:val="00484D73"/>
    <w:rsid w:val="004B4155"/>
    <w:rsid w:val="004B418F"/>
    <w:rsid w:val="004B7D43"/>
    <w:rsid w:val="004C22BC"/>
    <w:rsid w:val="004D0A58"/>
    <w:rsid w:val="004D1BBE"/>
    <w:rsid w:val="004E3912"/>
    <w:rsid w:val="004E57D7"/>
    <w:rsid w:val="004F58F4"/>
    <w:rsid w:val="005338FC"/>
    <w:rsid w:val="005431AA"/>
    <w:rsid w:val="005562AE"/>
    <w:rsid w:val="00566276"/>
    <w:rsid w:val="00571386"/>
    <w:rsid w:val="00573069"/>
    <w:rsid w:val="00592222"/>
    <w:rsid w:val="005B4592"/>
    <w:rsid w:val="005C5849"/>
    <w:rsid w:val="00610732"/>
    <w:rsid w:val="00635A10"/>
    <w:rsid w:val="00662AFA"/>
    <w:rsid w:val="006651B2"/>
    <w:rsid w:val="00696058"/>
    <w:rsid w:val="006B713C"/>
    <w:rsid w:val="006C36B4"/>
    <w:rsid w:val="006C79CD"/>
    <w:rsid w:val="006F164D"/>
    <w:rsid w:val="00705CDE"/>
    <w:rsid w:val="00735D81"/>
    <w:rsid w:val="00752FAF"/>
    <w:rsid w:val="00791FAA"/>
    <w:rsid w:val="007C3C69"/>
    <w:rsid w:val="007C6456"/>
    <w:rsid w:val="007E14EF"/>
    <w:rsid w:val="007F2514"/>
    <w:rsid w:val="0080184C"/>
    <w:rsid w:val="00805281"/>
    <w:rsid w:val="00810744"/>
    <w:rsid w:val="00812B73"/>
    <w:rsid w:val="00830077"/>
    <w:rsid w:val="008358C0"/>
    <w:rsid w:val="0085302D"/>
    <w:rsid w:val="0085661F"/>
    <w:rsid w:val="00877C5A"/>
    <w:rsid w:val="00891C02"/>
    <w:rsid w:val="008A01CF"/>
    <w:rsid w:val="008C20FE"/>
    <w:rsid w:val="008D35D6"/>
    <w:rsid w:val="008E0F8E"/>
    <w:rsid w:val="008E3A9F"/>
    <w:rsid w:val="0090308D"/>
    <w:rsid w:val="009165CE"/>
    <w:rsid w:val="00932237"/>
    <w:rsid w:val="00936EBE"/>
    <w:rsid w:val="00972520"/>
    <w:rsid w:val="00973AF6"/>
    <w:rsid w:val="00987D1C"/>
    <w:rsid w:val="009C7E59"/>
    <w:rsid w:val="009E7848"/>
    <w:rsid w:val="009F18FD"/>
    <w:rsid w:val="00A31082"/>
    <w:rsid w:val="00A42182"/>
    <w:rsid w:val="00A51BA5"/>
    <w:rsid w:val="00A8396B"/>
    <w:rsid w:val="00AA4167"/>
    <w:rsid w:val="00AB68FC"/>
    <w:rsid w:val="00AD2124"/>
    <w:rsid w:val="00AD7B07"/>
    <w:rsid w:val="00AE42F0"/>
    <w:rsid w:val="00AE5FF7"/>
    <w:rsid w:val="00B24276"/>
    <w:rsid w:val="00B57598"/>
    <w:rsid w:val="00B63BC6"/>
    <w:rsid w:val="00B73EE0"/>
    <w:rsid w:val="00B81886"/>
    <w:rsid w:val="00B925D9"/>
    <w:rsid w:val="00B94EC6"/>
    <w:rsid w:val="00BA6994"/>
    <w:rsid w:val="00BB7C4A"/>
    <w:rsid w:val="00BC168C"/>
    <w:rsid w:val="00BE0983"/>
    <w:rsid w:val="00BF6C27"/>
    <w:rsid w:val="00C069FF"/>
    <w:rsid w:val="00C12D2B"/>
    <w:rsid w:val="00C245A9"/>
    <w:rsid w:val="00C40FC3"/>
    <w:rsid w:val="00C6322F"/>
    <w:rsid w:val="00C80688"/>
    <w:rsid w:val="00C908F6"/>
    <w:rsid w:val="00CA755B"/>
    <w:rsid w:val="00CC4E84"/>
    <w:rsid w:val="00CD2822"/>
    <w:rsid w:val="00CE2785"/>
    <w:rsid w:val="00CF6DA6"/>
    <w:rsid w:val="00D3193A"/>
    <w:rsid w:val="00D43DA1"/>
    <w:rsid w:val="00D47267"/>
    <w:rsid w:val="00D76507"/>
    <w:rsid w:val="00D7740C"/>
    <w:rsid w:val="00D9197D"/>
    <w:rsid w:val="00DC747D"/>
    <w:rsid w:val="00E00EB6"/>
    <w:rsid w:val="00E01EAC"/>
    <w:rsid w:val="00E0335E"/>
    <w:rsid w:val="00E0413D"/>
    <w:rsid w:val="00E11415"/>
    <w:rsid w:val="00E318DE"/>
    <w:rsid w:val="00E45B2F"/>
    <w:rsid w:val="00E45FD1"/>
    <w:rsid w:val="00E7107E"/>
    <w:rsid w:val="00E80C50"/>
    <w:rsid w:val="00E878A4"/>
    <w:rsid w:val="00EB0F00"/>
    <w:rsid w:val="00EB6A5D"/>
    <w:rsid w:val="00F02025"/>
    <w:rsid w:val="00F1495B"/>
    <w:rsid w:val="00F2150D"/>
    <w:rsid w:val="00F54B57"/>
    <w:rsid w:val="00F553C2"/>
    <w:rsid w:val="00F84E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F90BF0D"/>
  <w15:docId w15:val="{3298F0CE-98AB-4FD0-A90C-BC8FE80AB8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3E5772"/>
    <w:pPr>
      <w:spacing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577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3E5772"/>
    <w:pPr>
      <w:keepNext/>
      <w:keepLines/>
      <w:spacing w:before="360" w:after="80" w:line="276" w:lineRule="auto"/>
      <w:contextualSpacing/>
      <w:outlineLvl w:val="1"/>
    </w:pPr>
    <w:rPr>
      <w:rFonts w:eastAsia="Calibri" w:cs="Calibri"/>
      <w:b/>
      <w:color w:val="000000"/>
      <w:sz w:val="26"/>
      <w:szCs w:val="20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7848"/>
    <w:pPr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919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otnotes">
    <w:name w:val="Footnotes"/>
    <w:basedOn w:val="Normal"/>
    <w:link w:val="FootnotesChar"/>
    <w:qFormat/>
    <w:rsid w:val="00D9197D"/>
    <w:pPr>
      <w:spacing w:after="200"/>
    </w:pPr>
    <w:rPr>
      <w:rFonts w:eastAsia="Calibri" w:cs="Calibri"/>
      <w:color w:val="000000"/>
      <w:sz w:val="20"/>
      <w:szCs w:val="20"/>
      <w:lang w:eastAsia="en-GB"/>
    </w:rPr>
  </w:style>
  <w:style w:type="character" w:customStyle="1" w:styleId="FootnotesChar">
    <w:name w:val="Footnotes Char"/>
    <w:basedOn w:val="DefaultParagraphFont"/>
    <w:link w:val="Footnotes"/>
    <w:rsid w:val="00D9197D"/>
    <w:rPr>
      <w:rFonts w:ascii="Times New Roman" w:eastAsia="Calibri" w:hAnsi="Times New Roman" w:cs="Calibri"/>
      <w:color w:val="000000"/>
      <w:sz w:val="20"/>
      <w:szCs w:val="20"/>
      <w:lang w:eastAsia="en-GB"/>
    </w:rPr>
  </w:style>
  <w:style w:type="paragraph" w:customStyle="1" w:styleId="Figuresandtables">
    <w:name w:val="Figures and tables"/>
    <w:basedOn w:val="Heading3"/>
    <w:link w:val="FiguresandtablesChar"/>
    <w:qFormat/>
    <w:rsid w:val="00D9197D"/>
    <w:rPr>
      <w:b w:val="0"/>
      <w:lang w:eastAsia="en-GB"/>
    </w:rPr>
  </w:style>
  <w:style w:type="character" w:customStyle="1" w:styleId="FiguresandtablesChar">
    <w:name w:val="Figures and tables Char"/>
    <w:basedOn w:val="DefaultParagraphFont"/>
    <w:link w:val="Figuresandtables"/>
    <w:rsid w:val="00D9197D"/>
    <w:rPr>
      <w:rFonts w:ascii="Times New Roman" w:eastAsiaTheme="majorEastAsia" w:hAnsi="Times New Roman" w:cstheme="majorBidi"/>
      <w:b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9E7848"/>
    <w:rPr>
      <w:rFonts w:ascii="Times New Roman" w:hAnsi="Times New Roman"/>
      <w:b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2C2B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2C2B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2C2B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2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2B6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B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B6C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93CD5"/>
    <w:pPr>
      <w:spacing w:after="120" w:line="240" w:lineRule="auto"/>
    </w:pPr>
    <w:rPr>
      <w:rFonts w:ascii="Arial" w:hAnsi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93CD5"/>
    <w:rPr>
      <w:rFonts w:ascii="Arial" w:hAnsi="Arial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393CD5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3E5772"/>
    <w:rPr>
      <w:rFonts w:ascii="Times New Roman" w:eastAsia="Calibri" w:hAnsi="Times New Roman" w:cs="Calibri"/>
      <w:b/>
      <w:color w:val="000000"/>
      <w:sz w:val="26"/>
      <w:szCs w:val="20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3E577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E5772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5772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5772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E5772"/>
    <w:rPr>
      <w:rFonts w:ascii="Times New Roman" w:hAnsi="Times New Roman" w:cs="Times New Roman"/>
      <w:noProof/>
      <w:sz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CD282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610732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semiHidden/>
    <w:unhideWhenUsed/>
    <w:rsid w:val="00752FAF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1D4BE5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1D4BE5"/>
    <w:pPr>
      <w:spacing w:after="0" w:line="480" w:lineRule="auto"/>
    </w:pPr>
    <w:rPr>
      <w:rFonts w:ascii="Times New Roman" w:eastAsia="Calibri" w:hAnsi="Times New Roman" w:cs="Calibri"/>
      <w:color w:val="000000"/>
      <w:sz w:val="24"/>
      <w:szCs w:val="20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1838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3891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1838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3891"/>
    <w:rPr>
      <w:rFonts w:ascii="Times New Roman" w:hAnsi="Times New Roman"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183891"/>
    <w:rPr>
      <w:color w:val="954F72" w:themeColor="followedHyperlink"/>
      <w:u w:val="single"/>
    </w:rPr>
  </w:style>
  <w:style w:type="paragraph" w:customStyle="1" w:styleId="TableHeader">
    <w:name w:val="TableHeader"/>
    <w:basedOn w:val="Normal"/>
    <w:rsid w:val="00BF6C27"/>
    <w:pPr>
      <w:spacing w:before="120" w:after="0" w:line="240" w:lineRule="auto"/>
    </w:pPr>
    <w:rPr>
      <w:rFonts w:eastAsia="Times New Roman" w:cs="Times New Roman"/>
      <w:b/>
      <w:szCs w:val="20"/>
    </w:rPr>
  </w:style>
  <w:style w:type="paragraph" w:customStyle="1" w:styleId="TableSubHead">
    <w:name w:val="TableSubHead"/>
    <w:basedOn w:val="TableHeader"/>
    <w:rsid w:val="00BF6C27"/>
  </w:style>
  <w:style w:type="paragraph" w:customStyle="1" w:styleId="TableTitle">
    <w:name w:val="TableTitle"/>
    <w:basedOn w:val="Normal"/>
    <w:rsid w:val="00BF6C27"/>
    <w:pPr>
      <w:spacing w:after="0" w:line="300" w:lineRule="exact"/>
    </w:pPr>
    <w:rPr>
      <w:rFonts w:eastAsia="Times New Roman" w:cs="Times New Roman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74E9A"/>
    <w:pPr>
      <w:spacing w:after="0" w:line="240" w:lineRule="auto"/>
    </w:pPr>
    <w:rPr>
      <w:rFonts w:ascii="Lucida Grande" w:hAnsi="Lucida Grande" w:cs="Lucida Grande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74E9A"/>
    <w:rPr>
      <w:rFonts w:ascii="Lucida Grande" w:hAnsi="Lucida Grande" w:cs="Lucida Grande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qFormat/>
    <w:rsid w:val="00810744"/>
    <w:rPr>
      <w:rFonts w:ascii="Times New Roman" w:eastAsia="Calibri" w:hAnsi="Times New Roman" w:cs="Calibri"/>
      <w:color w:val="000000"/>
      <w:sz w:val="24"/>
      <w:szCs w:val="20"/>
      <w:lang w:eastAsia="en-GB"/>
    </w:rPr>
  </w:style>
  <w:style w:type="paragraph" w:customStyle="1" w:styleId="Legend">
    <w:name w:val="Legend"/>
    <w:basedOn w:val="Normal"/>
    <w:link w:val="LegendChar"/>
    <w:qFormat/>
    <w:rsid w:val="00810744"/>
    <w:pPr>
      <w:spacing w:after="200"/>
    </w:pPr>
    <w:rPr>
      <w:rFonts w:eastAsia="Calibri" w:cs="Calibri"/>
      <w:color w:val="000000"/>
      <w:sz w:val="22"/>
      <w:szCs w:val="20"/>
      <w:lang w:eastAsia="en-GB"/>
    </w:rPr>
  </w:style>
  <w:style w:type="character" w:customStyle="1" w:styleId="LegendChar">
    <w:name w:val="Legend Char"/>
    <w:basedOn w:val="DefaultParagraphFont"/>
    <w:link w:val="Legend"/>
    <w:rsid w:val="00810744"/>
    <w:rPr>
      <w:rFonts w:ascii="Times New Roman" w:eastAsia="Calibri" w:hAnsi="Times New Roman" w:cs="Calibri"/>
      <w:color w:val="000000"/>
      <w:szCs w:val="20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F1495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7176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8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1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oldcopd.org/guidelines-global-strategy-for-diagnosis-management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%20http:/bma.org.uk/support-at-work/contracts/gp-contracts-and-funding/independent-contractors/qof-guidanc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CBC232-29C8-4870-B3F4-63FA210872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9</Pages>
  <Words>1759</Words>
  <Characters>10031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elga</dc:creator>
  <cp:lastModifiedBy>Lisa</cp:lastModifiedBy>
  <cp:revision>4</cp:revision>
  <cp:lastPrinted>2015-09-16T12:21:00Z</cp:lastPrinted>
  <dcterms:created xsi:type="dcterms:W3CDTF">2016-07-20T09:51:00Z</dcterms:created>
  <dcterms:modified xsi:type="dcterms:W3CDTF">2016-07-25T12:21:00Z</dcterms:modified>
</cp:coreProperties>
</file>